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15747F5" w:rsidR="00A841BF" w:rsidRPr="00712700" w:rsidRDefault="00A841BF" w:rsidP="00A841BF">
      <w:pPr>
        <w:rPr>
          <w:b/>
          <w:bCs/>
          <w:color w:val="2F6920"/>
        </w:rPr>
      </w:pPr>
      <w:commentRangeStart w:id="0"/>
      <w:r w:rsidRPr="00712700">
        <w:rPr>
          <w:b/>
          <w:bCs/>
          <w:color w:val="000000" w:themeColor="text1"/>
        </w:rPr>
        <w:t>Introduction</w:t>
      </w:r>
      <w:commentRangeEnd w:id="0"/>
      <w:r w:rsidR="00230AA4">
        <w:rPr>
          <w:rStyle w:val="CommentReference"/>
        </w:rPr>
        <w:commentReference w:id="0"/>
      </w:r>
      <w:r w:rsidRPr="00712700">
        <w:rPr>
          <w:b/>
          <w:bCs/>
          <w:color w:val="000000" w:themeColor="text1"/>
        </w:rPr>
        <w:t xml:space="preserve"> </w:t>
      </w:r>
    </w:p>
    <w:p w14:paraId="68EC4157" w14:textId="0DA470A0" w:rsidR="00BA3566" w:rsidRDefault="00FE2E71" w:rsidP="00FE2E71">
      <w:pPr>
        <w:spacing w:after="30" w:line="236" w:lineRule="auto"/>
        <w:ind w:firstLine="720"/>
      </w:pPr>
      <w:r>
        <w:t>Neurological conditions include some of the most prevalent conditions of modern life, mostly due to demographic transitions and developing global economies.</w:t>
      </w:r>
      <w:r w:rsidR="008614BA">
        <w:fldChar w:fldCharType="begin"/>
      </w:r>
      <w:r w:rsidR="00286C5E">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008614BA">
        <w:fldChar w:fldCharType="separate"/>
      </w:r>
      <w:r w:rsidR="00286C5E" w:rsidRPr="00286C5E">
        <w:rPr>
          <w:vertAlign w:val="superscript"/>
        </w:rPr>
        <w:t>1</w:t>
      </w:r>
      <w:r w:rsidR="008614BA">
        <w:fldChar w:fldCharType="end"/>
      </w:r>
      <w:r>
        <w:t xml:space="preserve"> In fact, one 2016 estimate found that this disease area was the most common cause of DALYs and second most common cause of deaths globally</w:t>
      </w:r>
      <w:r w:rsidR="00376E00">
        <w:t>.</w:t>
      </w:r>
      <w:r w:rsidR="008614BA">
        <w:fldChar w:fldCharType="begin"/>
      </w:r>
      <w:r w:rsidR="00286C5E">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008614BA">
        <w:fldChar w:fldCharType="separate"/>
      </w:r>
      <w:r w:rsidR="00286C5E" w:rsidRPr="00286C5E">
        <w:rPr>
          <w:vertAlign w:val="superscript"/>
        </w:rPr>
        <w:t>2</w:t>
      </w:r>
      <w:r w:rsidR="008614BA">
        <w:fldChar w:fldCharType="end"/>
      </w:r>
      <w:r>
        <w:t xml:space="preserve"> </w:t>
      </w:r>
      <w:r w:rsidR="000A5C0C">
        <w:t xml:space="preserve">Despite being one of the most </w:t>
      </w:r>
      <w:r w:rsidR="00474B15">
        <w:t>disabling</w:t>
      </w:r>
      <w:r w:rsidR="000A5C0C">
        <w:t xml:space="preserve"> disease areas, n</w:t>
      </w:r>
      <w:r w:rsidR="00BA3566">
        <w:t xml:space="preserve">eurological drug development </w:t>
      </w:r>
      <w:ins w:id="1" w:author="Jonathan Kimmelman, Dr." w:date="2023-03-22T14:41:00Z">
        <w:r w:rsidR="00230AA4">
          <w:t>has proven more challenging than</w:t>
        </w:r>
      </w:ins>
      <w:del w:id="2" w:author="Jonathan Kimmelman, Dr." w:date="2023-03-22T14:41:00Z">
        <w:r w:rsidR="00753948" w:rsidDel="00230AA4">
          <w:delText>is</w:delText>
        </w:r>
      </w:del>
      <w:r w:rsidR="00753948">
        <w:t xml:space="preserve"> </w:t>
      </w:r>
      <w:del w:id="3" w:author="Jonathan Kimmelman, Dr." w:date="2023-03-22T14:41:00Z">
        <w:r w:rsidR="00E5528C" w:rsidDel="00230AA4">
          <w:delText>delayed</w:delText>
        </w:r>
        <w:r w:rsidR="00753948" w:rsidDel="00230AA4">
          <w:delText xml:space="preserve"> </w:delText>
        </w:r>
      </w:del>
      <w:ins w:id="4" w:author="Jonathan Kimmelman, Dr." w:date="2023-03-22T14:41:00Z">
        <w:r w:rsidR="00230AA4">
          <w:t xml:space="preserve"> </w:t>
        </w:r>
      </w:ins>
      <w:del w:id="5" w:author="Jonathan Kimmelman, Dr." w:date="2023-03-22T14:41:00Z">
        <w:r w:rsidR="00E5528C" w:rsidDel="00230AA4">
          <w:delText xml:space="preserve">compared with </w:delText>
        </w:r>
      </w:del>
      <w:r w:rsidR="00753948">
        <w:t>other disease area</w:t>
      </w:r>
      <w:r w:rsidR="00E5528C">
        <w:t>s, with some indication</w:t>
      </w:r>
      <w:r w:rsidR="00777990">
        <w:t>s</w:t>
      </w:r>
      <w:r w:rsidR="00E5528C">
        <w:t xml:space="preserve"> lacking any established</w:t>
      </w:r>
      <w:ins w:id="6" w:author="Jonathan Kimmelman, Dr." w:date="2023-03-22T14:41:00Z">
        <w:r w:rsidR="00230AA4">
          <w:t>, disease modifying standard of care</w:t>
        </w:r>
      </w:ins>
      <w:r w:rsidR="00E5528C">
        <w:t xml:space="preserve"> </w:t>
      </w:r>
      <w:ins w:id="7" w:author="Jonathan Kimmelman, Dr." w:date="2023-03-22T14:41:00Z">
        <w:r w:rsidR="00230AA4">
          <w:t>(</w:t>
        </w:r>
      </w:ins>
      <w:r w:rsidR="00E5528C">
        <w:t>SOC</w:t>
      </w:r>
      <w:ins w:id="8" w:author="Jonathan Kimmelman, Dr." w:date="2023-03-22T14:41:00Z">
        <w:r w:rsidR="00230AA4">
          <w:t>)</w:t>
        </w:r>
      </w:ins>
      <w:del w:id="9" w:author="Jonathan Kimmelman, Dr." w:date="2023-03-22T14:42:00Z">
        <w:r w:rsidR="00E5528C" w:rsidDel="00230AA4">
          <w:delText xml:space="preserve"> that improves clinical outcomes</w:delText>
        </w:r>
      </w:del>
      <w:r w:rsidR="00753948">
        <w:t>.</w:t>
      </w:r>
      <w:r w:rsidR="004A4072">
        <w:fldChar w:fldCharType="begin"/>
      </w:r>
      <w:r w:rsidR="00992C02">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4A4072">
        <w:fldChar w:fldCharType="separate"/>
      </w:r>
      <w:r w:rsidR="00992C02" w:rsidRPr="00992C02">
        <w:rPr>
          <w:vertAlign w:val="superscript"/>
        </w:rPr>
        <w:t>3</w:t>
      </w:r>
      <w:r w:rsidR="004A4072">
        <w:fldChar w:fldCharType="end"/>
      </w:r>
      <w:r w:rsidR="00753948">
        <w:t xml:space="preserve"> The</w:t>
      </w:r>
      <w:r w:rsidR="00BA3566">
        <w:t xml:space="preserve"> difficulties </w:t>
      </w:r>
      <w:r w:rsidR="00753948">
        <w:t>in the development</w:t>
      </w:r>
      <w:r w:rsidR="00C54C36">
        <w:t xml:space="preserve"> area</w:t>
      </w:r>
      <w:r w:rsidR="00753948">
        <w:t xml:space="preserve"> </w:t>
      </w:r>
      <w:r w:rsidR="00BA3566">
        <w:t>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0A5C0C">
        <w:t>additionally</w:t>
      </w:r>
      <w:r w:rsidR="00C54C36">
        <w:t xml:space="preserve">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4B1EED">
        <w:t xml:space="preserve"> and</w:t>
      </w:r>
      <w:r w:rsidR="00777990">
        <w:t xml:space="preserve"> </w:t>
      </w:r>
      <w:r w:rsidR="004A4072">
        <w:t xml:space="preserve">have trouble </w:t>
      </w:r>
      <w:r w:rsidR="00777990">
        <w:t>ensuring that the</w:t>
      </w:r>
      <w:r w:rsidR="008349AC">
        <w:t xml:space="preserve"> drug </w:t>
      </w:r>
      <w:r w:rsidR="00777990">
        <w:t>is</w:t>
      </w:r>
      <w:r w:rsidR="008349AC">
        <w:t xml:space="preserve"> transported</w:t>
      </w:r>
      <w:r w:rsidR="004B1EED">
        <w:t xml:space="preserve"> across the </w:t>
      </w:r>
      <w:r w:rsidR="00A36923">
        <w:t>blood-brain</w:t>
      </w:r>
      <w:r w:rsidR="004B1EED">
        <w:t xml:space="preserve"> barrier</w:t>
      </w:r>
      <w:r w:rsidR="00BA3566">
        <w:t>.</w:t>
      </w:r>
      <w:r w:rsidR="00BA3566">
        <w:fldChar w:fldCharType="begin"/>
      </w:r>
      <w:r w:rsidR="00992C02">
        <w:instrText xml:space="preserve"> ADDIN ZOTERO_ITEM CSL_CITATION {"citationID":"ahkvs5kpsn","properties":{"formattedCitation":"\\super 3,4\\nosupersub{}","plainCitation":"3,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BA3566">
        <w:fldChar w:fldCharType="separate"/>
      </w:r>
      <w:r w:rsidR="00992C02" w:rsidRPr="00992C02">
        <w:rPr>
          <w:vertAlign w:val="superscript"/>
        </w:rPr>
        <w:t>3,4</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than in other indications</w:t>
      </w:r>
      <w:ins w:id="10" w:author="Jonathan Kimmelman, Dr." w:date="2023-03-22T14:42:00Z">
        <w:r w:rsidR="00230AA4">
          <w:t>.</w:t>
        </w:r>
      </w:ins>
      <w:del w:id="11" w:author="Jonathan Kimmelman, Dr." w:date="2023-03-22T14:42:00Z">
        <w:r w:rsidR="00BA3566" w:rsidDel="00230AA4">
          <w:delText>,</w:delText>
        </w:r>
      </w:del>
      <w:r w:rsidR="00BA3566">
        <w:t xml:space="preserve"> </w:t>
      </w:r>
      <w:r w:rsidR="00C54C36">
        <w:t>Once in clinical trials, development</w:t>
      </w:r>
      <w:r w:rsidR="00BA3566">
        <w:t xml:space="preserve"> </w:t>
      </w:r>
      <w:r w:rsidR="00CC5BC2">
        <w:t>then</w:t>
      </w:r>
      <w:r w:rsidR="00BA3566">
        <w:t xml:space="preserve"> suffer</w:t>
      </w:r>
      <w:r w:rsidR="00C54C36">
        <w:t>s</w:t>
      </w:r>
      <w:r w:rsidR="00BA3566">
        <w:t xml:space="preserve"> </w:t>
      </w:r>
      <w:r w:rsidR="00C54C36">
        <w:t>from</w:t>
      </w:r>
      <w:r w:rsidR="00BA3566">
        <w:t xml:space="preserve"> issues measuring the impact of treatments on the CNS, </w:t>
      </w:r>
      <w:r w:rsidR="003B1A63">
        <w:t xml:space="preserve">using </w:t>
      </w:r>
      <w:r w:rsidR="00BA3566">
        <w:t>endpoints that lack validation</w:t>
      </w:r>
      <w:r w:rsidR="003B1A63">
        <w:t xml:space="preserve"> and are not associated with clinical outcomes</w:t>
      </w:r>
      <w:r w:rsidR="00BA3566">
        <w:t>, and the long accumulative nature of the conditions that need years to be measured.</w:t>
      </w:r>
      <w:r w:rsidR="00BA3566">
        <w:fldChar w:fldCharType="begin"/>
      </w:r>
      <w:r w:rsidR="00286C5E">
        <w:instrText xml:space="preserve"> ADDIN ZOTERO_ITEM CSL_CITATION {"citationID":"a1rk57al4ni","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286C5E" w:rsidRPr="00286C5E">
        <w:rPr>
          <w:vertAlign w:val="superscript"/>
        </w:rPr>
        <w:t>5</w:t>
      </w:r>
      <w:r w:rsidR="00BA3566">
        <w:fldChar w:fldCharType="end"/>
      </w:r>
      <w:r w:rsidR="00E01124">
        <w:t xml:space="preserve"> There</w:t>
      </w:r>
      <w:r w:rsidR="00BA3566">
        <w:t xml:space="preserve"> are additional risks because modifying brain chemistry can impact personality and emotion.</w:t>
      </w:r>
      <w:commentRangeStart w:id="12"/>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commentRangeEnd w:id="12"/>
      <w:r w:rsidR="00230AA4">
        <w:rPr>
          <w:rStyle w:val="CommentReference"/>
        </w:rPr>
        <w:commentReference w:id="12"/>
      </w:r>
    </w:p>
    <w:p w14:paraId="53315753" w14:textId="3A5EEC1B" w:rsidR="00A841BF" w:rsidRPr="00B17802" w:rsidRDefault="00BA3566" w:rsidP="00B17802">
      <w:pPr>
        <w:pStyle w:val="ListParagraph"/>
        <w:ind w:left="0" w:firstLine="720"/>
      </w:pPr>
      <w:r>
        <w:t xml:space="preserve">These factors </w:t>
      </w:r>
      <w:r w:rsidR="005846DE">
        <w:t>together</w:t>
      </w:r>
      <w:r>
        <w:t xml:space="preserve"> create </w:t>
      </w:r>
      <w:r w:rsidR="00C54C36">
        <w:t xml:space="preserve">an </w:t>
      </w:r>
      <w:r w:rsidR="005846DE">
        <w:t>area of drug development</w:t>
      </w:r>
      <w:r>
        <w:t xml:space="preserve"> where investment </w:t>
      </w:r>
      <w:r w:rsidR="00E01124">
        <w:t xml:space="preserve">in the field is relatively risky </w:t>
      </w:r>
      <w:commentRangeStart w:id="13"/>
      <w:r w:rsidR="004A4072">
        <w:t xml:space="preserve">and has a </w:t>
      </w:r>
      <w:r w:rsidR="00E01124">
        <w:t xml:space="preserve">low </w:t>
      </w:r>
      <w:r w:rsidR="004A4072">
        <w:t>chance of success</w:t>
      </w:r>
      <w:r w:rsidR="00E01124">
        <w:t xml:space="preserve"> (between </w:t>
      </w:r>
      <w:commentRangeEnd w:id="13"/>
      <w:r w:rsidR="00230AA4">
        <w:rPr>
          <w:rStyle w:val="CommentReference"/>
        </w:rPr>
        <w:commentReference w:id="13"/>
      </w:r>
      <w:r>
        <w:t>6-9%).</w:t>
      </w:r>
      <w:r>
        <w:fldChar w:fldCharType="begin"/>
      </w:r>
      <w:r w:rsidR="00286C5E">
        <w:instrText xml:space="preserve"> ADDIN ZOTERO_ITEM CSL_CITATION {"citationID":"a7iv0p5sts","properties":{"formattedCitation":"\\super 6\\uc0\\u8211{}8\\nosupersub{}","plainCitation":"6–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286C5E" w:rsidRPr="00286C5E">
        <w:rPr>
          <w:vertAlign w:val="superscript"/>
        </w:rPr>
        <w:t>6–8</w:t>
      </w:r>
      <w:r>
        <w:fldChar w:fldCharType="end"/>
      </w:r>
      <w:r>
        <w:t xml:space="preserve"> </w:t>
      </w:r>
      <w:del w:id="14" w:author="Jonathan Kimmelman, Dr." w:date="2023-03-22T14:44:00Z">
        <w:r w:rsidR="004A4072" w:rsidDel="00230AA4">
          <w:delText>In fact,</w:delText>
        </w:r>
      </w:del>
      <w:ins w:id="15" w:author="Jonathan Kimmelman, Dr." w:date="2023-03-22T14:44:00Z">
        <w:r w:rsidR="00230AA4">
          <w:t>O</w:t>
        </w:r>
      </w:ins>
      <w:del w:id="16" w:author="Jonathan Kimmelman, Dr." w:date="2023-03-22T14:44:00Z">
        <w:r w:rsidR="004A4072" w:rsidDel="00230AA4">
          <w:delText xml:space="preserve"> o</w:delText>
        </w:r>
      </w:del>
      <w:r w:rsidR="00E01124">
        <w:t>ne</w:t>
      </w:r>
      <w:r w:rsidR="00850A89">
        <w:t xml:space="preserve"> review found that CNS drugs were half as likely to be approved as other indications.</w:t>
      </w:r>
      <w:r w:rsidR="00850A89">
        <w:fldChar w:fldCharType="begin"/>
      </w:r>
      <w:r w:rsidR="00286C5E">
        <w:instrText xml:space="preserve"> ADDIN ZOTERO_ITEM CSL_CITATION {"citationID":"a1e9iscukrm","properties":{"formattedCitation":"\\super 8\\nosupersub{}","plainCitation":"8","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286C5E" w:rsidRPr="00286C5E">
        <w:rPr>
          <w:vertAlign w:val="superscript"/>
        </w:rPr>
        <w:t>8</w:t>
      </w:r>
      <w:r w:rsidR="00850A89">
        <w:fldChar w:fldCharType="end"/>
      </w:r>
      <w:r w:rsidR="00850A89">
        <w:t xml:space="preserve"> </w:t>
      </w:r>
      <w:r>
        <w:t xml:space="preserve">Over time, R&amp;D expenditures have increased in all </w:t>
      </w:r>
      <w:r w:rsidR="00E01124">
        <w:t>areas</w:t>
      </w:r>
      <w:r>
        <w:t>, but there has not been an associated increase in approvals in neurologic drug development.</w:t>
      </w:r>
      <w:fldSimple w:instr=" ADDIN ZOTERO_TEMP ">
        <w:r w:rsidR="002E3FA9">
          <w:rPr>
            <w:noProof/>
          </w:rPr>
          <w:t xml:space="preserve"> </w:t>
        </w:r>
      </w:fldSimple>
      <w:r>
        <w:t>This has resulted in diminished investment in neurological drug development</w:t>
      </w:r>
      <w:r>
        <w:fldChar w:fldCharType="begin"/>
      </w:r>
      <w:r w:rsidR="00286C5E">
        <w:instrText xml:space="preserve"> ADDIN ZOTERO_ITEM CSL_CITATION {"citationID":"bfU7yTcf","properties":{"formattedCitation":"\\super 6,7\\nosupersub{}","plainCitation":"6,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fldChar w:fldCharType="separate"/>
      </w:r>
      <w:r w:rsidR="00286C5E" w:rsidRPr="00286C5E">
        <w:rPr>
          <w:vertAlign w:val="superscript"/>
        </w:rPr>
        <w:t>6,7</w:t>
      </w:r>
      <w:r>
        <w:fldChar w:fldCharType="end"/>
      </w:r>
      <w:r>
        <w:t xml:space="preserve"> and lower numbers of applications for funding by the NIH for neuroscience research.</w:t>
      </w:r>
      <w:r>
        <w:fldChar w:fldCharType="begin"/>
      </w:r>
      <w:r w:rsidR="00286C5E">
        <w:instrText xml:space="preserve"> ADDIN ZOTERO_ITEM CSL_CITATION {"citationID":"laexhWSO","properties":{"formattedCitation":"\\super 9\\nosupersub{}","plainCitation":"9","noteIndex":0},"citationItems":[{"id":3303,"uris":["http://zotero.org/users/5374610/items/6TXURHUS"],"itemData":{"id":3303,"type":"article-journal","abstract":"Objective\nTo study and provide an update on the state of clinical research in neurology in the United States.\n\nMethods\nUS American Academy of Neurology members and chairs of departments of neurology were surveyed regarding clinical research in 2016. NIH data on the neuroscience pipeline and extramural grant funding were also collected.\n\nResults\nThe response rate was 32% (n = 254) for nonchair researchers and 58% (n = 67) for department chairs. Researcher respondents were on average 50 years old, 66% were men, and 81% were actively conducting clinical research, with phase II/III clinical trials and outcome measure studies being the most common type of research conducted. Time to conduct research, recruitment, and administrative burden were the major barriers reported. According to department chairs, funding and training opportunities in patient-oriented research have increased over the last 10 years. Overall, applicants to neuroscience-specific NIH institutes for extramural funding have decreased over the same time period.\n\nConclusions\nThe state of clinical research in neurology has remained relatively stable over the last 10 years, but neurologists still have barriers in conducting clinical research. There has been an interval decrease in neuroscience applicants for NIH funding, which raises concerns about the pipeline and future of clinical research in neurology. These results will serve as a reference for the development of solutions to these issues.","container-title":"Neurology","DOI":"10.1212/WNL.0000000000005295","ISSN":"0028-3878","issue":"15","journalAbbreviation":"Neurology","note":"PMID: 29549220\nPMCID: PMC5894931","page":"e1347-e1354","source":"PubMed Central","title":"The state of clinical research in neurology","volume":"90","author":[{"family":"Hall","given":"Deborah A."},{"family":"Ramos","given":"Alberto R."},{"family":"Gelfand","given":"Jeffrey Marc"},{"family":"Videnovic","given":"Aleksander"},{"family":"Benatar","given":"Michael"},{"family":"Cahill","given":"Carolyn"},{"family":"Kluger","given":"Benzi M."},{"family":"Goldman","given":"Myla"}],"issued":{"date-parts":[["2018",4,10]]}}}],"schema":"https://github.com/citation-style-language/schema/raw/master/csl-citation.json"} </w:instrText>
      </w:r>
      <w:r>
        <w:fldChar w:fldCharType="separate"/>
      </w:r>
      <w:r w:rsidR="00286C5E" w:rsidRPr="00286C5E">
        <w:rPr>
          <w:vertAlign w:val="superscript"/>
        </w:rPr>
        <w:t>9</w:t>
      </w:r>
      <w:r>
        <w:fldChar w:fldCharType="end"/>
      </w:r>
      <w:r w:rsidRPr="00A70259">
        <w:t xml:space="preserve"> </w:t>
      </w:r>
      <w:r w:rsidRPr="002E789B">
        <w:t xml:space="preserve">However, although the probability that a trial in </w:t>
      </w:r>
      <w:r>
        <w:t>some neurological disorders</w:t>
      </w:r>
      <w:r w:rsidRPr="002E789B">
        <w:t xml:space="preserve"> will find a successful drug historically is very low, </w:t>
      </w:r>
      <w:r w:rsidR="00CC5BC2">
        <w:t>positive results</w:t>
      </w:r>
      <w:r w:rsidRPr="002E789B">
        <w:t xml:space="preserve"> would have </w:t>
      </w:r>
      <w:r w:rsidR="00E01124">
        <w:t>a massive</w:t>
      </w:r>
      <w:r w:rsidRPr="002E789B">
        <w:t xml:space="preserve"> impact on </w:t>
      </w:r>
      <w:commentRangeStart w:id="17"/>
      <w:r w:rsidRPr="002E789B">
        <w:t>the population</w:t>
      </w:r>
      <w:commentRangeEnd w:id="17"/>
      <w:r w:rsidR="00230AA4">
        <w:rPr>
          <w:rStyle w:val="CommentReference"/>
        </w:rPr>
        <w:commentReference w:id="17"/>
      </w:r>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r w:rsidR="002569FC">
        <w:rPr>
          <w:color w:val="000000" w:themeColor="text1"/>
        </w:rPr>
        <w:t>This</w:t>
      </w:r>
      <w:r w:rsidR="00CC5BC2">
        <w:rPr>
          <w:color w:val="000000" w:themeColor="text1"/>
        </w:rPr>
        <w:t xml:space="preserve"> emphasizes the need for innovation and </w:t>
      </w:r>
      <w:r w:rsidR="002569FC">
        <w:rPr>
          <w:color w:val="000000" w:themeColor="text1"/>
        </w:rPr>
        <w:t xml:space="preserve">research on how to bring drugs to approval in this disease </w:t>
      </w:r>
      <w:commentRangeStart w:id="18"/>
      <w:r w:rsidR="002569FC">
        <w:rPr>
          <w:color w:val="000000" w:themeColor="text1"/>
        </w:rPr>
        <w:t>area</w:t>
      </w:r>
      <w:commentRangeEnd w:id="18"/>
      <w:r w:rsidR="00230AA4">
        <w:rPr>
          <w:rStyle w:val="CommentReference"/>
        </w:rPr>
        <w:commentReference w:id="18"/>
      </w:r>
      <w:r w:rsidR="004A4072">
        <w:rPr>
          <w:color w:val="000000" w:themeColor="text1"/>
        </w:rPr>
        <w:t>.</w:t>
      </w:r>
    </w:p>
    <w:p w14:paraId="26F00031" w14:textId="7357BC35" w:rsidR="00A841BF" w:rsidRDefault="00A841BF" w:rsidP="00A841BF">
      <w:pPr>
        <w:pStyle w:val="ListParagraph"/>
        <w:ind w:left="0" w:firstLine="720"/>
      </w:pPr>
      <w:r w:rsidRPr="002E789B">
        <w:t xml:space="preserve">Generally, drug development follows a phased approach (1-4), each with a different goal </w:t>
      </w:r>
      <w:r w:rsidR="0024200E">
        <w:t xml:space="preserve">and </w:t>
      </w:r>
      <w:r w:rsidR="000A5C0C">
        <w:t>an</w:t>
      </w:r>
      <w:r w:rsidR="0024200E">
        <w:t xml:space="preserve"> increasing cost and number of patients involved</w:t>
      </w:r>
      <w:r w:rsidRPr="002E789B">
        <w:t>. Briefly, P1 trials focus on gathering pharmacological</w:t>
      </w:r>
      <w:r w:rsidR="0024200E">
        <w:t xml:space="preserve"> data, </w:t>
      </w:r>
      <w:r w:rsidRPr="002E789B">
        <w:t xml:space="preserve">safety </w:t>
      </w:r>
      <w:r w:rsidR="0024200E">
        <w:t xml:space="preserve">information, and the </w:t>
      </w:r>
      <w:commentRangeStart w:id="19"/>
      <w:r w:rsidR="001347DF">
        <w:t>maximum tolerated dose</w:t>
      </w:r>
      <w:r w:rsidR="0024200E">
        <w:t xml:space="preserve"> </w:t>
      </w:r>
      <w:commentRangeEnd w:id="19"/>
      <w:r w:rsidR="00230AA4">
        <w:rPr>
          <w:rStyle w:val="CommentReference"/>
        </w:rPr>
        <w:commentReference w:id="19"/>
      </w:r>
      <w:r w:rsidR="0024200E" w:rsidRPr="002E789B">
        <w:t>for the treatment in humans</w:t>
      </w:r>
      <w:r w:rsidRPr="002E789B">
        <w:t>. P2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ins w:id="20" w:author="Jonathan Kimmelman, Dr." w:date="2023-03-22T14:47:00Z">
        <w:r w:rsidR="00230AA4">
          <w:t xml:space="preserve"> using surrogate</w:t>
        </w:r>
      </w:ins>
      <w:ins w:id="21" w:author="Jonathan Kimmelman, Dr." w:date="2023-03-22T14:48:00Z">
        <w:r w:rsidR="00230AA4">
          <w:t xml:space="preserve"> endpoints</w:t>
        </w:r>
      </w:ins>
      <w:r w:rsidRPr="002E789B">
        <w:t>.</w:t>
      </w:r>
      <w:r w:rsidR="00074693" w:rsidRPr="002E789B">
        <w:fldChar w:fldCharType="begin"/>
      </w:r>
      <w:r w:rsidR="00286C5E">
        <w:instrText xml:space="preserve"> ADDIN ZOTERO_ITEM CSL_CITATION {"citationID":"a1st6n4f7c3","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286C5E" w:rsidRPr="00286C5E">
        <w:rPr>
          <w:vertAlign w:val="superscript"/>
        </w:rPr>
        <w:t>10</w:t>
      </w:r>
      <w:r w:rsidR="00074693" w:rsidRPr="002E789B">
        <w:fldChar w:fldCharType="end"/>
      </w:r>
      <w:r w:rsidRPr="002E789B">
        <w:t xml:space="preserve"> </w:t>
      </w:r>
      <w:r w:rsidR="005B7CA6">
        <w:t xml:space="preserve">Phase 2 trials are sometimes separated into Phase 2a </w:t>
      </w:r>
      <w:del w:id="22" w:author="Jonathan Kimmelman, Dr." w:date="2023-03-22T14:48:00Z">
        <w:r w:rsidR="005B7CA6" w:rsidDel="00230AA4">
          <w:delText>to look at</w:delText>
        </w:r>
      </w:del>
      <w:ins w:id="23" w:author="Jonathan Kimmelman, Dr." w:date="2023-03-22T14:48:00Z">
        <w:r w:rsidR="00230AA4">
          <w:t>(which look mainly at</w:t>
        </w:r>
      </w:ins>
      <w:r w:rsidR="005B7CA6">
        <w:t xml:space="preserve"> safety, tolerability</w:t>
      </w:r>
      <w:r w:rsidR="00E01124">
        <w:t>,</w:t>
      </w:r>
      <w:r w:rsidR="005B7CA6">
        <w:t xml:space="preserve"> and proof of concept</w:t>
      </w:r>
      <w:ins w:id="24" w:author="Jonathan Kimmelman, Dr." w:date="2023-03-22T14:48:00Z">
        <w:r w:rsidR="00230AA4">
          <w:t>)</w:t>
        </w:r>
      </w:ins>
      <w:r w:rsidR="005B7CA6">
        <w:fldChar w:fldCharType="begin"/>
      </w:r>
      <w:r w:rsidR="00286C5E">
        <w:instrText xml:space="preserve"> ADDIN ZOTERO_ITEM CSL_CITATION {"citationID":"a2nri3fnkng","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286C5E" w:rsidRPr="00286C5E">
        <w:rPr>
          <w:vertAlign w:val="superscript"/>
        </w:rPr>
        <w:t>11</w:t>
      </w:r>
      <w:r w:rsidR="005B7CA6">
        <w:fldChar w:fldCharType="end"/>
      </w:r>
      <w:r w:rsidR="005B7CA6">
        <w:t xml:space="preserve"> and 2b </w:t>
      </w:r>
      <w:del w:id="25" w:author="Jonathan Kimmelman, Dr." w:date="2023-03-22T14:48:00Z">
        <w:r w:rsidR="005B7CA6" w:rsidDel="00230AA4">
          <w:delText>to look at</w:delText>
        </w:r>
      </w:del>
      <w:ins w:id="26" w:author="Jonathan Kimmelman, Dr." w:date="2023-03-22T14:48:00Z">
        <w:r w:rsidR="00230AA4">
          <w:t>(which test for</w:t>
        </w:r>
      </w:ins>
      <w:r w:rsidR="005B7CA6">
        <w:t xml:space="preserve"> efficacy</w:t>
      </w:r>
      <w:ins w:id="27" w:author="Jonathan Kimmelman, Dr." w:date="2023-03-22T14:48:00Z">
        <w:r w:rsidR="00230AA4">
          <w:t>)</w:t>
        </w:r>
      </w:ins>
      <w:r w:rsidR="005B7CA6">
        <w:t>.</w:t>
      </w:r>
      <w:r w:rsidR="00B37DA0">
        <w:t xml:space="preserve"> </w:t>
      </w:r>
      <w:r w:rsidR="0024200E">
        <w:t>Next</w:t>
      </w:r>
      <w:r w:rsidRPr="002E789B">
        <w:t xml:space="preserve">, P3 trials </w:t>
      </w:r>
      <w:r w:rsidR="00E01124">
        <w:t>aim to determine</w:t>
      </w:r>
      <w:r w:rsidRPr="002E789B">
        <w:t xml:space="preserve"> whether there </w:t>
      </w:r>
      <w:r w:rsidR="00E01124">
        <w:t>are</w:t>
      </w:r>
      <w:r w:rsidRPr="002E789B">
        <w:t xml:space="preserve"> enough safety and efficacy signals to move forward to approval. Finally, P4 trials are typically run post-approval to widen the approved population. These goals can vary across disease areas</w:t>
      </w:r>
      <w:r w:rsidR="00E01124">
        <w:t>,</w:t>
      </w:r>
      <w:r w:rsidR="0024200E">
        <w:t xml:space="preserve"> and the phase priorities are occasionally flexible</w:t>
      </w:r>
      <w:commentRangeStart w:id="28"/>
      <w:commentRangeEnd w:id="28"/>
      <w:r w:rsidRPr="002E789B">
        <w:rPr>
          <w:rStyle w:val="CommentReference"/>
        </w:rPr>
        <w:commentReference w:id="28"/>
      </w:r>
      <w:r w:rsidR="00E01124">
        <w:t>.</w:t>
      </w:r>
      <w:r w:rsidRPr="002E789B">
        <w:fldChar w:fldCharType="begin"/>
      </w:r>
      <w:r w:rsidR="00286C5E">
        <w:instrText xml:space="preserve"> ADDIN ZOTERO_ITEM CSL_CITATION {"citationID":"JpzijS2p","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p>
    <w:p w14:paraId="55FA63BD" w14:textId="356315B4" w:rsidR="007D4CBE" w:rsidRDefault="00B17802" w:rsidP="00812702">
      <w:pPr>
        <w:pStyle w:val="ListParagraph"/>
        <w:ind w:left="0" w:firstLine="720"/>
      </w:pPr>
      <w:r>
        <w:t>There</w:t>
      </w:r>
      <w:r w:rsidR="00A841BF" w:rsidRPr="002E789B">
        <w:t xml:space="preserve"> are calls for new</w:t>
      </w:r>
      <w:r w:rsidR="004A4072">
        <w:t xml:space="preserve"> and</w:t>
      </w:r>
      <w:r w:rsidR="00A841BF" w:rsidRPr="002E789B">
        <w:t xml:space="preserve"> creative ways of modifying the drug development process to get these drugs to patients faster</w:t>
      </w:r>
      <w:r w:rsidR="0039689F">
        <w:t xml:space="preserve"> and </w:t>
      </w:r>
      <w:r w:rsidR="000A5C0C">
        <w:t xml:space="preserve">to </w:t>
      </w:r>
      <w:r w:rsidR="002A2863">
        <w:t>increase the incentives for companies to invest in their development</w:t>
      </w:r>
      <w:r w:rsidR="0039689F">
        <w:t xml:space="preserve"> without putting large numbers of patients and money into futile trials</w:t>
      </w:r>
      <w:r w:rsidR="002A2863">
        <w:t>.</w:t>
      </w:r>
      <w:r w:rsidR="002A2863">
        <w:fldChar w:fldCharType="begin"/>
      </w:r>
      <w:r w:rsidR="00286C5E">
        <w:instrText xml:space="preserve"> ADDIN ZOTERO_ITEM CSL_CITATION {"citationID":"a2idpc4v8lj","properties":{"formattedCitation":"\\super 7\\nosupersub{}","plainCitation":"7","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2A2863">
        <w:fldChar w:fldCharType="separate"/>
      </w:r>
      <w:r w:rsidR="00286C5E" w:rsidRPr="00286C5E">
        <w:rPr>
          <w:vertAlign w:val="superscript"/>
        </w:rPr>
        <w:t>7</w:t>
      </w:r>
      <w:r w:rsidR="002A2863">
        <w:fldChar w:fldCharType="end"/>
      </w:r>
      <w:r w:rsidR="00A841BF" w:rsidRPr="002E789B">
        <w:t xml:space="preserve"> For example, when</w:t>
      </w:r>
      <w:ins w:id="29" w:author="Jonathan Kimmelman, Dr." w:date="2023-03-22T14:49:00Z">
        <w:r w:rsidR="00DE5229">
          <w:t xml:space="preserve"> interventions </w:t>
        </w:r>
        <w:proofErr w:type="spellStart"/>
        <w:r w:rsidR="00DE5229">
          <w:t>ahve</w:t>
        </w:r>
        <w:proofErr w:type="spellEnd"/>
        <w:r w:rsidR="00DE5229">
          <w:t xml:space="preserve"> shown exceptional promise in</w:t>
        </w:r>
      </w:ins>
      <w:r w:rsidR="00A841BF" w:rsidRPr="002E789B">
        <w:t xml:space="preserve"> P2 trials have shown exceptional promise, </w:t>
      </w:r>
      <w:del w:id="30" w:author="Jonathan Kimmelman, Dr." w:date="2023-03-22T14:48:00Z">
        <w:r w:rsidR="00A841BF" w:rsidRPr="002E789B" w:rsidDel="00DE5229">
          <w:delText>people have</w:delText>
        </w:r>
      </w:del>
      <w:ins w:id="31" w:author="Jonathan Kimmelman, Dr." w:date="2023-03-22T14:48:00Z">
        <w:r w:rsidR="00DE5229">
          <w:t>some commen</w:t>
        </w:r>
      </w:ins>
      <w:ins w:id="32" w:author="Jonathan Kimmelman, Dr." w:date="2023-03-22T14:49:00Z">
        <w:r w:rsidR="00DE5229">
          <w:t>tators</w:t>
        </w:r>
      </w:ins>
      <w:r w:rsidR="00A841BF" w:rsidRPr="002E789B">
        <w:t xml:space="preserve"> called for bypassing P3 trials and going directly to approval without this extra layer of evidence gathering.</w:t>
      </w:r>
      <w:r w:rsidR="00A841BF" w:rsidRPr="002E789B">
        <w:fldChar w:fldCharType="begin"/>
      </w:r>
      <w:r w:rsidR="00286C5E">
        <w:instrText xml:space="preserve"> ADDIN ZOTERO_ITEM CSL_CITATION {"citationID":"a244vf9cet3","properties":{"formattedCitation":"\\super 12\\nosupersub{}","plainCitation":"12","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286C5E" w:rsidRPr="00286C5E">
        <w:rPr>
          <w:vertAlign w:val="superscript"/>
        </w:rPr>
        <w:t>12</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w:t>
      </w:r>
      <w:ins w:id="33" w:author="Jonathan Kimmelman, Dr." w:date="2023-03-22T14:49:00Z">
        <w:r w:rsidR="00DE5229">
          <w:t xml:space="preserve">– at least in the </w:t>
        </w:r>
      </w:ins>
      <w:del w:id="34" w:author="Jonathan Kimmelman, Dr." w:date="2023-03-22T14:49:00Z">
        <w:r w:rsidR="00A841BF" w:rsidRPr="002E789B" w:rsidDel="00DE5229">
          <w:delText>(</w:delText>
        </w:r>
      </w:del>
      <w:r w:rsidR="00A841BF" w:rsidRPr="002E789B">
        <w:t>ideal</w:t>
      </w:r>
      <w:del w:id="35" w:author="Jonathan Kimmelman, Dr." w:date="2023-03-22T14:49:00Z">
        <w:r w:rsidR="00A841BF" w:rsidRPr="002E789B" w:rsidDel="00DE5229">
          <w:delText>ly</w:delText>
        </w:r>
      </w:del>
      <w:r w:rsidR="00A841BF" w:rsidRPr="002E789B">
        <w:t>).</w:t>
      </w:r>
      <w:r w:rsidR="00A841BF" w:rsidRPr="002E789B">
        <w:fldChar w:fldCharType="begin"/>
      </w:r>
      <w:r w:rsidR="00286C5E">
        <w:instrText xml:space="preserve"> ADDIN ZOTERO_ITEM CSL_CITATION {"citationID":"a1plveh29t3","properties":{"formattedCitation":"\\super 13\\uc0\\u8211{}18\\nosupersub{}","plainCitation":"13–1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286C5E" w:rsidRPr="00286C5E">
        <w:rPr>
          <w:vertAlign w:val="superscript"/>
        </w:rPr>
        <w:t>13–18</w:t>
      </w:r>
      <w:r w:rsidR="00A841BF" w:rsidRPr="002E789B">
        <w:fldChar w:fldCharType="end"/>
      </w:r>
      <w:r w:rsidR="00A841BF" w:rsidRPr="002E789B">
        <w:t xml:space="preserve"> </w:t>
      </w:r>
      <w:r w:rsidR="00B37DA0">
        <w:t xml:space="preserve">In neurology, </w:t>
      </w:r>
      <w:commentRangeStart w:id="36"/>
      <w:r w:rsidR="00B37DA0">
        <w:t xml:space="preserve">other </w:t>
      </w:r>
      <w:r w:rsidR="00735561">
        <w:t>techniques</w:t>
      </w:r>
      <w:r w:rsidR="00B37DA0">
        <w:t xml:space="preserve"> </w:t>
      </w:r>
      <w:commentRangeEnd w:id="36"/>
      <w:r w:rsidR="00DE5229">
        <w:rPr>
          <w:rStyle w:val="CommentReference"/>
        </w:rPr>
        <w:commentReference w:id="36"/>
      </w:r>
      <w:r w:rsidR="00B37DA0">
        <w:t>for speeding up drug development include shortening P2 trials</w:t>
      </w:r>
      <w:r w:rsidR="004A4072">
        <w:t>,</w:t>
      </w:r>
      <w:r w:rsidR="00B37DA0">
        <w:fldChar w:fldCharType="begin"/>
      </w:r>
      <w:r w:rsidR="00286C5E">
        <w:instrText xml:space="preserve"> ADDIN ZOTERO_ITEM CSL_CITATION {"citationID":"a2hnmkba7ri","properties":{"formattedCitation":"\\super 14\\nosupersub{}","plainCitation":"14","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286C5E" w:rsidRPr="00286C5E">
        <w:rPr>
          <w:vertAlign w:val="superscript"/>
        </w:rPr>
        <w:t>14</w:t>
      </w:r>
      <w:r w:rsidR="00B37DA0">
        <w:fldChar w:fldCharType="end"/>
      </w:r>
      <w:r w:rsidR="00837FFB">
        <w:t xml:space="preserve"> using basket or platform trials</w:t>
      </w:r>
      <w:r w:rsidR="004A4072">
        <w:t>,</w:t>
      </w:r>
      <w:r w:rsidR="00837FFB">
        <w:fldChar w:fldCharType="begin"/>
      </w:r>
      <w:r w:rsidR="00286C5E">
        <w:instrText xml:space="preserve"> ADDIN ZOTERO_ITEM CSL_CITATION {"citationID":"a1fmm5f8h40","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286C5E" w:rsidRPr="00286C5E">
        <w:rPr>
          <w:vertAlign w:val="superscript"/>
        </w:rPr>
        <w:t>11</w:t>
      </w:r>
      <w:r w:rsidR="00837FFB">
        <w:fldChar w:fldCharType="end"/>
      </w:r>
      <w:r w:rsidR="002538CE">
        <w:t xml:space="preserve"> historical controls</w:t>
      </w:r>
      <w:r w:rsidR="004A4072">
        <w:t>,</w:t>
      </w:r>
      <w:r w:rsidR="002538CE">
        <w:fldChar w:fldCharType="begin"/>
      </w:r>
      <w:r w:rsidR="00286C5E">
        <w:instrText xml:space="preserve"> ADDIN ZOTERO_ITEM CSL_CITATION {"citationID":"akrb8c4bqu","properties":{"formattedCitation":"\\super 19\\nosupersub{}","plainCitation":"19","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286C5E" w:rsidRPr="00286C5E">
        <w:rPr>
          <w:vertAlign w:val="superscript"/>
        </w:rPr>
        <w:t>19</w:t>
      </w:r>
      <w:r w:rsidR="002538CE">
        <w:fldChar w:fldCharType="end"/>
      </w:r>
      <w:r w:rsidR="004A4072">
        <w:t xml:space="preserve"> </w:t>
      </w:r>
      <w:r w:rsidR="00D063DE">
        <w:t>pragmatic phase 3 trials</w:t>
      </w:r>
      <w:r w:rsidR="004A4072">
        <w:t>,</w:t>
      </w:r>
      <w:r w:rsidR="00D063DE">
        <w:fldChar w:fldCharType="begin"/>
      </w:r>
      <w:r w:rsidR="00286C5E">
        <w:instrText xml:space="preserve"> ADDIN ZOTERO_ITEM CSL_CITATION {"citationID":"a2dmbk2tb61","properties":{"formattedCitation":"\\super 20\\nosupersub{}","plainCitation":"20","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286C5E" w:rsidRPr="00286C5E">
        <w:rPr>
          <w:vertAlign w:val="superscript"/>
        </w:rPr>
        <w:t>20</w:t>
      </w:r>
      <w:r w:rsidR="00D063DE">
        <w:fldChar w:fldCharType="end"/>
      </w:r>
      <w:r w:rsidR="00D063DE">
        <w:t xml:space="preserve"> and</w:t>
      </w:r>
      <w:r w:rsidR="00735561">
        <w:t xml:space="preserve"> futility designs.</w:t>
      </w:r>
      <w:r w:rsidR="00735561">
        <w:fldChar w:fldCharType="begin"/>
      </w:r>
      <w:r w:rsidR="00286C5E">
        <w:instrText xml:space="preserve"> ADDIN ZOTERO_ITEM CSL_CITATION {"citationID":"amh0cedvid","properties":{"formattedCitation":"\\super 21\\nosupersub{}","plainCitation":"21","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schema":"https://github.com/citation-style-language/schema/raw/master/csl-citation.json"} </w:instrText>
      </w:r>
      <w:r w:rsidR="00735561">
        <w:fldChar w:fldCharType="separate"/>
      </w:r>
      <w:r w:rsidR="00286C5E" w:rsidRPr="00286C5E">
        <w:rPr>
          <w:vertAlign w:val="superscript"/>
        </w:rPr>
        <w:t>21</w:t>
      </w:r>
      <w:r w:rsidR="00735561">
        <w:fldChar w:fldCharType="end"/>
      </w:r>
      <w:r w:rsidR="00B37DA0">
        <w:t xml:space="preserve"> </w:t>
      </w:r>
      <w:del w:id="37" w:author="Jonathan Kimmelman, Dr." w:date="2023-03-22T14:50:00Z">
        <w:r w:rsidR="00A841BF" w:rsidRPr="002E789B" w:rsidDel="00DE5229">
          <w:delText xml:space="preserve">Although interesting, these methods of shortening the drug development process have been widely discussed elsewhere. </w:delText>
        </w:r>
      </w:del>
    </w:p>
    <w:p w14:paraId="6CB63272" w14:textId="58E58B0A" w:rsidR="00A82659" w:rsidRPr="002E789B" w:rsidRDefault="00A841BF" w:rsidP="00A82659">
      <w:pPr>
        <w:spacing w:after="30"/>
        <w:ind w:firstLine="360"/>
      </w:pPr>
      <w:del w:id="38" w:author="Jonathan Kimmelman, Dr." w:date="2023-03-22T14:50:00Z">
        <w:r w:rsidRPr="002E789B" w:rsidDel="00DE5229">
          <w:lastRenderedPageBreak/>
          <w:delText xml:space="preserve">This </w:delText>
        </w:r>
      </w:del>
      <w:ins w:id="39" w:author="Jonathan Kimmelman, Dr." w:date="2023-03-22T14:50:00Z">
        <w:r w:rsidR="00DE5229">
          <w:t>The present thesis</w:t>
        </w:r>
        <w:r w:rsidR="00DE5229" w:rsidRPr="002E789B">
          <w:t xml:space="preserve"> </w:t>
        </w:r>
      </w:ins>
      <w:del w:id="40" w:author="Jonathan Kimmelman, Dr." w:date="2023-03-22T14:50:00Z">
        <w:r w:rsidRPr="002E789B" w:rsidDel="00DE5229">
          <w:delText xml:space="preserve">paper </w:delText>
        </w:r>
      </w:del>
      <w:r w:rsidRPr="002E789B">
        <w:t>will focus on a method less widely characterized and understood</w:t>
      </w:r>
      <w:ins w:id="41" w:author="Jonathan Kimmelman, Dr." w:date="2023-03-22T14:51:00Z">
        <w:r w:rsidR="00DE5229">
          <w:t>, which</w:t>
        </w:r>
      </w:ins>
      <w:r w:rsidR="007D4CBE">
        <w:t xml:space="preserve"> </w:t>
      </w:r>
      <w:del w:id="42" w:author="Jonathan Kimmelman, Dr." w:date="2023-03-22T14:51:00Z">
        <w:r w:rsidR="007D4CBE" w:rsidDel="00DE5229">
          <w:delText xml:space="preserve">that </w:delText>
        </w:r>
      </w:del>
      <w:r w:rsidR="007D4CBE">
        <w:t>we call</w:t>
      </w:r>
      <w:r w:rsidRPr="002E789B">
        <w:t xml:space="preserve"> </w:t>
      </w:r>
      <w:r w:rsidR="004A4072">
        <w:t>“</w:t>
      </w:r>
      <w:r w:rsidRPr="002E789B">
        <w:t xml:space="preserve">P2 </w:t>
      </w:r>
      <w:commentRangeStart w:id="43"/>
      <w:r w:rsidR="004A4072">
        <w:t>b</w:t>
      </w:r>
      <w:r w:rsidRPr="002E789B">
        <w:t>ypass</w:t>
      </w:r>
      <w:commentRangeEnd w:id="43"/>
      <w:r w:rsidR="00DE5229">
        <w:rPr>
          <w:rStyle w:val="CommentReference"/>
        </w:rPr>
        <w:commentReference w:id="43"/>
      </w:r>
      <w:ins w:id="44" w:author="Jonathan Kimmelman, Dr." w:date="2023-03-22T14:51:00Z">
        <w:r w:rsidR="00DE5229">
          <w:t>.</w:t>
        </w:r>
      </w:ins>
      <w:r w:rsidR="004A4072">
        <w:t>”</w:t>
      </w:r>
      <w:del w:id="45" w:author="Jonathan Kimmelman, Dr." w:date="2023-03-22T14:51:00Z">
        <w:r w:rsidR="007D4CBE" w:rsidDel="00DE5229">
          <w:delText>,</w:delText>
        </w:r>
      </w:del>
      <w:r w:rsidRPr="002E789B">
        <w:t xml:space="preserve"> defined for our purposes as </w:t>
      </w:r>
      <w:r w:rsidR="007D4CBE">
        <w:t xml:space="preserve">the practice of initiating </w:t>
      </w:r>
      <w:r w:rsidRPr="002E789B">
        <w:t>P3 trials without positive evidence from a P2 trial.</w:t>
      </w:r>
      <w:ins w:id="46" w:author="Jonathan Kimmelman, Dr." w:date="2023-03-22T14:51:00Z">
        <w:r w:rsidR="00DE5229">
          <w:t xml:space="preserve"> This might occur when drug developers skip phase 2, or…… [describe].</w:t>
        </w:r>
      </w:ins>
      <w:r w:rsidRPr="002E789B">
        <w:t xml:space="preserve"> </w:t>
      </w:r>
      <w:r w:rsidR="00A82659" w:rsidRPr="002E789B">
        <w:rPr>
          <w:color w:val="000000" w:themeColor="text1"/>
        </w:rPr>
        <w:t xml:space="preserve">Regardless of the value of knowledge gained by this stage of the drug development timeline, </w:t>
      </w:r>
      <w:r w:rsidR="002C657B">
        <w:rPr>
          <w:color w:val="000000" w:themeColor="text1"/>
        </w:rPr>
        <w:t xml:space="preserve">there are many documented instances of </w:t>
      </w:r>
      <w:r w:rsidR="00A82659" w:rsidRPr="002E789B">
        <w:rPr>
          <w:color w:val="000000" w:themeColor="text1"/>
        </w:rPr>
        <w:t xml:space="preserve">P3 trials </w:t>
      </w:r>
      <w:r w:rsidR="002C657B">
        <w:rPr>
          <w:color w:val="000000" w:themeColor="text1"/>
        </w:rPr>
        <w:t>that bypassed P2</w:t>
      </w:r>
      <w:r w:rsidR="004A4072">
        <w:rPr>
          <w:color w:val="000000" w:themeColor="text1"/>
        </w:rPr>
        <w:t xml:space="preserve"> in neurology</w:t>
      </w:r>
      <w:r w:rsidR="00A82659" w:rsidRPr="002E789B">
        <w:rPr>
          <w:color w:val="000000" w:themeColor="text1"/>
        </w:rPr>
        <w:t>.</w:t>
      </w:r>
      <w:r w:rsidR="00A82659">
        <w:rPr>
          <w:color w:val="000000" w:themeColor="text1"/>
        </w:rPr>
        <w:fldChar w:fldCharType="begin"/>
      </w:r>
      <w:r w:rsidR="00286C5E">
        <w:rPr>
          <w:color w:val="000000" w:themeColor="text1"/>
        </w:rPr>
        <w:instrText xml:space="preserve"> ADDIN ZOTERO_ITEM CSL_CITATION {"citationID":"a1l5ig0lopj","properties":{"formattedCitation":"\\super 20,22\\uc0\\u8211{}24\\nosupersub{}","plainCitation":"20,22–24","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Pr>
          <w:color w:val="000000" w:themeColor="text1"/>
        </w:rPr>
        <w:fldChar w:fldCharType="separate"/>
      </w:r>
      <w:r w:rsidR="00286C5E" w:rsidRPr="00286C5E">
        <w:rPr>
          <w:color w:val="000000"/>
          <w:vertAlign w:val="superscript"/>
        </w:rPr>
        <w:t>20,22–24</w:t>
      </w:r>
      <w:r w:rsidR="00A82659">
        <w:rPr>
          <w:color w:val="000000" w:themeColor="text1"/>
        </w:rPr>
        <w:fldChar w:fldCharType="end"/>
      </w:r>
      <w:r w:rsidR="00A82659" w:rsidRPr="002E789B">
        <w:rPr>
          <w:color w:val="000000" w:themeColor="text1"/>
        </w:rPr>
        <w:t xml:space="preserve"> In these cases, </w:t>
      </w:r>
      <w:r w:rsidR="002C657B">
        <w:rPr>
          <w:color w:val="000000" w:themeColor="text1"/>
        </w:rPr>
        <w:t xml:space="preserve">the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 information for their trial. For example, P3 trial investigators can extrapolate from trials looking at a similar drug in the same indication</w:t>
      </w:r>
      <w:r w:rsidR="00A82659" w:rsidRPr="002E789B">
        <w:fldChar w:fldCharType="begin"/>
      </w:r>
      <w:r w:rsidR="00286C5E">
        <w:instrText xml:space="preserve"> ADDIN ZOTERO_ITEM CSL_CITATION {"citationID":"0MKfQNi9","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286C5E" w:rsidRPr="00286C5E">
        <w:rPr>
          <w:vertAlign w:val="superscript"/>
        </w:rPr>
        <w:t>25</w:t>
      </w:r>
      <w:r w:rsidR="00A82659" w:rsidRPr="002E789B">
        <w:fldChar w:fldCharType="end"/>
      </w:r>
      <w:r w:rsidR="00A82659" w:rsidRPr="002E789B">
        <w:t xml:space="preserve"> or the same drug but a similar indication</w:t>
      </w:r>
      <w:r w:rsidR="004A4072">
        <w:t>.</w:t>
      </w:r>
      <w:r w:rsidR="00A82659" w:rsidRPr="002E789B">
        <w:fldChar w:fldCharType="begin"/>
      </w:r>
      <w:r w:rsidR="00286C5E">
        <w:instrText xml:space="preserve"> ADDIN ZOTERO_ITEM CSL_CITATION {"citationID":"a1843pnoebj","properties":{"formattedCitation":"\\super 20,26\\nosupersub{}","plainCitation":"20,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286C5E" w:rsidRPr="00286C5E">
        <w:rPr>
          <w:vertAlign w:val="superscript"/>
        </w:rPr>
        <w:t>20,26</w:t>
      </w:r>
      <w:r w:rsidR="00A82659" w:rsidRPr="002E789B">
        <w:fldChar w:fldCharType="end"/>
      </w:r>
      <w:r w:rsidR="00A82659" w:rsidRPr="002E789B">
        <w:t xml:space="preserve"> </w:t>
      </w:r>
      <w:r w:rsidR="00A82659">
        <w:t xml:space="preserve">It is also possible that some variables </w:t>
      </w:r>
      <w:r w:rsidR="000A5C0C">
        <w:t xml:space="preserve">typically reserved for P2 trials </w:t>
      </w:r>
      <w:r w:rsidR="00021B8E">
        <w:t>we</w:t>
      </w:r>
      <w:r w:rsidR="000A5C0C">
        <w:t>re</w:t>
      </w:r>
      <w:r w:rsidR="00A82659">
        <w:t xml:space="preserve"> </w:t>
      </w:r>
      <w:r w:rsidR="00E01124">
        <w:t>studied</w:t>
      </w:r>
      <w:r w:rsidR="00A82659">
        <w:t xml:space="preserve"> in P1 trials</w:t>
      </w:r>
      <w:r w:rsidR="000A5C0C">
        <w:t xml:space="preserve">. </w:t>
      </w:r>
      <w:r w:rsidR="00A82659" w:rsidRPr="002E789B">
        <w:t>Alternatively, investigators sometimes run P2 trials but persevere after obtaining a nonpositive result on their clinical outcomes</w:t>
      </w:r>
      <w:r w:rsidR="00A82659">
        <w:t xml:space="preserve">. </w:t>
      </w:r>
      <w:r w:rsidR="00A82659" w:rsidRPr="002E789B">
        <w:t>We will use all these cases to mean P2 bypass.</w:t>
      </w:r>
      <w:r w:rsidR="008F12B8">
        <w:t xml:space="preserve"> </w:t>
      </w:r>
    </w:p>
    <w:p w14:paraId="24BA2265" w14:textId="3B6CDEEB" w:rsidR="00A82659" w:rsidRDefault="00A82659" w:rsidP="00A82659">
      <w:pPr>
        <w:ind w:firstLine="360"/>
      </w:pPr>
      <w:del w:id="47" w:author="Jonathan Kimmelman, Dr." w:date="2023-03-22T14:52:00Z">
        <w:r w:rsidRPr="002E789B" w:rsidDel="00DE5229">
          <w:delText xml:space="preserve">Our </w:delText>
        </w:r>
      </w:del>
      <w:ins w:id="48" w:author="Jonathan Kimmelman, Dr." w:date="2023-03-22T14:52:00Z">
        <w:r w:rsidR="00DE5229">
          <w:t>A</w:t>
        </w:r>
        <w:r w:rsidR="00DE5229" w:rsidRPr="002E789B">
          <w:t xml:space="preserve"> </w:t>
        </w:r>
      </w:ins>
      <w:del w:id="49" w:author="Jonathan Kimmelman, Dr." w:date="2023-03-22T14:52:00Z">
        <w:r w:rsidRPr="002E789B" w:rsidDel="00DE5229">
          <w:delText xml:space="preserve">unpublished </w:delText>
        </w:r>
      </w:del>
      <w:ins w:id="50" w:author="Jonathan Kimmelman, Dr." w:date="2023-03-22T14:52:00Z">
        <w:r w:rsidR="00DE5229">
          <w:t>previous</w:t>
        </w:r>
        <w:r w:rsidR="00DE5229" w:rsidRPr="002E789B">
          <w:t xml:space="preserve"> </w:t>
        </w:r>
      </w:ins>
      <w:r w:rsidRPr="002E789B">
        <w:t>study</w:t>
      </w:r>
      <w:ins w:id="51" w:author="Jonathan Kimmelman, Dr." w:date="2023-03-22T14:52:00Z">
        <w:r w:rsidR="00DE5229">
          <w:t>, completed by the present author,</w:t>
        </w:r>
      </w:ins>
      <w:r w:rsidRPr="002E789B">
        <w:t xml:space="preserve"> suggests that 4</w:t>
      </w:r>
      <w:r w:rsidR="006A3B35">
        <w:t>7</w:t>
      </w:r>
      <w:r w:rsidRPr="002E789B">
        <w:t xml:space="preserve">% of P3 cancer trials </w:t>
      </w:r>
      <w:r w:rsidR="00192BAA">
        <w:t>bypass</w:t>
      </w:r>
      <w:del w:id="52" w:author="Jonathan Kimmelman, Dr." w:date="2023-03-22T14:52:00Z">
        <w:r w:rsidR="00192BAA" w:rsidDel="00DE5229">
          <w:delText>ed</w:delText>
        </w:r>
      </w:del>
      <w:r w:rsidR="00192BAA">
        <w:t xml:space="preserve"> P2 trials</w:t>
      </w:r>
      <w:r w:rsidRPr="002E789B">
        <w:t>. However, the drug development landscape is vastly different in neurology. For example, there are significantly fewer</w:t>
      </w:r>
      <w:r w:rsidR="00E01124">
        <w:t>,</w:t>
      </w:r>
      <w:r w:rsidRPr="002E789B">
        <w:t xml:space="preserve"> and longer clinical trials in neurology than in cancer, and the benefit </w:t>
      </w:r>
      <w:del w:id="53" w:author="Jonathan Kimmelman, Dr." w:date="2023-03-22T14:52:00Z">
        <w:r w:rsidRPr="002E789B" w:rsidDel="00DE5229">
          <w:delText xml:space="preserve">gained </w:delText>
        </w:r>
      </w:del>
      <w:ins w:id="54" w:author="Jonathan Kimmelman, Dr." w:date="2023-03-22T14:52:00Z">
        <w:r w:rsidR="00DE5229">
          <w:t xml:space="preserve">for </w:t>
        </w:r>
        <w:proofErr w:type="spellStart"/>
        <w:r w:rsidR="00DE5229">
          <w:t>neurikogy</w:t>
        </w:r>
        <w:proofErr w:type="spellEnd"/>
        <w:r w:rsidR="00DE5229">
          <w:t xml:space="preserve"> trials</w:t>
        </w:r>
      </w:ins>
      <w:ins w:id="55" w:author="Jonathan Kimmelman, Dr." w:date="2023-03-22T14:53:00Z">
        <w:r w:rsidR="00DE5229">
          <w:t>(</w:t>
        </w:r>
      </w:ins>
      <w:ins w:id="56" w:author="Jonathan Kimmelman, Dr." w:date="2023-03-22T14:52:00Z">
        <w:r w:rsidR="00DE5229">
          <w:t>?</w:t>
        </w:r>
      </w:ins>
      <w:ins w:id="57" w:author="Jonathan Kimmelman, Dr." w:date="2023-03-22T14:53:00Z">
        <w:r w:rsidR="00DE5229">
          <w:t>)</w:t>
        </w:r>
      </w:ins>
      <w:ins w:id="58" w:author="Jonathan Kimmelman, Dr." w:date="2023-03-22T14:52:00Z">
        <w:r w:rsidR="00DE5229" w:rsidRPr="002E789B">
          <w:t xml:space="preserve"> </w:t>
        </w:r>
      </w:ins>
      <w:r w:rsidRPr="002E789B">
        <w:t>is often marginal and palliative.</w:t>
      </w:r>
      <w:r w:rsidRPr="002E789B">
        <w:fldChar w:fldCharType="begin"/>
      </w:r>
      <w:r w:rsidR="00286C5E">
        <w:instrText xml:space="preserve"> ADDIN ZOTERO_ITEM CSL_CITATION {"citationID":"c7kgV0LP","properties":{"formattedCitation":"\\super 27\\nosupersub{}","plainCitation":"27","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2E789B">
        <w:fldChar w:fldCharType="separate"/>
      </w:r>
      <w:r w:rsidR="00286C5E" w:rsidRPr="00286C5E">
        <w:rPr>
          <w:vertAlign w:val="superscript"/>
        </w:rPr>
        <w:t>27</w:t>
      </w:r>
      <w:r w:rsidRPr="002E789B">
        <w:fldChar w:fldCharType="end"/>
      </w:r>
      <w:r w:rsidRPr="002E789B">
        <w:t xml:space="preserve"> Contrary to oncology, where bypassing may be due to encouraging early safety or efficacy signals, bypassing P2 trials in neurology may be influenced by</w:t>
      </w:r>
      <w:ins w:id="59" w:author="Jonathan Kimmelman, Dr." w:date="2023-03-22T14:53:00Z">
        <w:r w:rsidR="00DE5229">
          <w:t xml:space="preserve"> an absence of biomarkers, low “pipeline density,”</w:t>
        </w:r>
      </w:ins>
      <w:r w:rsidRPr="002E789B">
        <w:t xml:space="preserve"> the lack of surrogate endpoints</w:t>
      </w:r>
      <w:r w:rsidRPr="002E789B">
        <w:fldChar w:fldCharType="begin"/>
      </w:r>
      <w:r w:rsidR="00992C02">
        <w:instrText xml:space="preserve"> ADDIN ZOTERO_ITEM CSL_CITATION {"citationID":"TThMaC2p","properties":{"formattedCitation":"\\super 3,28\\nosupersub{}","plainCitation":"3,2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992C02" w:rsidRPr="00992C02">
        <w:rPr>
          <w:vertAlign w:val="superscript"/>
        </w:rPr>
        <w:t>3,28</w:t>
      </w:r>
      <w:r w:rsidRPr="002E789B">
        <w:fldChar w:fldCharType="end"/>
      </w:r>
      <w:r w:rsidRPr="002E789B">
        <w:t xml:space="preserve"> and </w:t>
      </w:r>
      <w:r w:rsidR="00192BAA">
        <w:rPr>
          <w:color w:val="000000" w:themeColor="text1"/>
        </w:rPr>
        <w:t>desperation</w:t>
      </w:r>
      <w:r w:rsidRPr="002E789B">
        <w:rPr>
          <w:color w:val="000000" w:themeColor="text1"/>
        </w:rPr>
        <w:t xml:space="preserve"> to find treatment options for a population with little to no treatment options</w:t>
      </w:r>
      <w:r w:rsidR="004A4072">
        <w:rPr>
          <w:color w:val="000000" w:themeColor="text1"/>
        </w:rPr>
        <w:t xml:space="preserve">, </w:t>
      </w:r>
      <w:r w:rsidRPr="002E789B">
        <w:rPr>
          <w:color w:val="000000" w:themeColor="text1"/>
        </w:rPr>
        <w:t>a</w:t>
      </w:r>
      <w:r w:rsidR="004A4072">
        <w:rPr>
          <w:color w:val="000000" w:themeColor="text1"/>
        </w:rPr>
        <w:t xml:space="preserve"> practice termed </w:t>
      </w:r>
      <w:r w:rsidRPr="002E789B">
        <w:rPr>
          <w:color w:val="000000" w:themeColor="text1"/>
        </w:rPr>
        <w:t xml:space="preserve"> “hail </w:t>
      </w:r>
      <w:ins w:id="60" w:author="Jonathan Kimmelman, Dr." w:date="2023-03-22T14:53:00Z">
        <w:r w:rsidR="00DE5229">
          <w:rPr>
            <w:color w:val="000000" w:themeColor="text1"/>
          </w:rPr>
          <w:t>M</w:t>
        </w:r>
      </w:ins>
      <w:del w:id="61" w:author="Jonathan Kimmelman, Dr." w:date="2023-03-22T14:53:00Z">
        <w:r w:rsidRPr="002E789B" w:rsidDel="00DE5229">
          <w:rPr>
            <w:color w:val="000000" w:themeColor="text1"/>
          </w:rPr>
          <w:delText>m</w:delText>
        </w:r>
      </w:del>
      <w:r w:rsidRPr="002E789B">
        <w:rPr>
          <w:color w:val="000000" w:themeColor="text1"/>
        </w:rPr>
        <w:t>ary</w:t>
      </w:r>
      <w:r w:rsidR="00E01124">
        <w:rPr>
          <w:color w:val="000000" w:themeColor="text1"/>
        </w:rPr>
        <w:t>”</w:t>
      </w:r>
      <w:r w:rsidR="004A4072">
        <w:rPr>
          <w:color w:val="000000" w:themeColor="text1"/>
        </w:rPr>
        <w:t>.</w:t>
      </w:r>
      <w:r w:rsidRPr="002E789B">
        <w:rPr>
          <w:color w:val="000000" w:themeColor="text1"/>
        </w:rPr>
        <w:fldChar w:fldCharType="begin"/>
      </w:r>
      <w:r w:rsidR="00286C5E">
        <w:rPr>
          <w:color w:val="000000" w:themeColor="text1"/>
        </w:rPr>
        <w:instrText xml:space="preserve"> ADDIN ZOTERO_ITEM CSL_CITATION {"citationID":"PcUN2WBX","properties":{"formattedCitation":"\\super 20,29\\nosupersub{}","plainCitation":"20,29","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2E789B">
        <w:rPr>
          <w:color w:val="000000" w:themeColor="text1"/>
        </w:rPr>
        <w:fldChar w:fldCharType="separate"/>
      </w:r>
      <w:r w:rsidR="00286C5E" w:rsidRPr="00286C5E">
        <w:rPr>
          <w:color w:val="000000"/>
          <w:vertAlign w:val="superscript"/>
        </w:rPr>
        <w:t>20,29</w:t>
      </w:r>
      <w:r w:rsidRPr="002E789B">
        <w:rPr>
          <w:color w:val="000000" w:themeColor="text1"/>
        </w:rPr>
        <w:fldChar w:fldCharType="end"/>
      </w:r>
      <w:r w:rsidRPr="002E789B">
        <w:rPr>
          <w:color w:val="000000" w:themeColor="text1"/>
        </w:rPr>
        <w:t xml:space="preserve"> Other reasons companies might </w:t>
      </w:r>
      <w:r w:rsidR="00192BAA">
        <w:rPr>
          <w:color w:val="000000" w:themeColor="text1"/>
        </w:rPr>
        <w:t>bypass P2</w:t>
      </w:r>
      <w:r w:rsidRPr="002E789B">
        <w:rPr>
          <w:color w:val="000000" w:themeColor="text1"/>
        </w:rPr>
        <w:t xml:space="preserve"> evidence include the </w:t>
      </w:r>
      <w:r w:rsidR="00E01124">
        <w:rPr>
          <w:color w:val="000000" w:themeColor="text1"/>
        </w:rPr>
        <w:t>“</w:t>
      </w:r>
      <w:r w:rsidRPr="002E789B">
        <w:rPr>
          <w:color w:val="000000" w:themeColor="text1"/>
        </w:rPr>
        <w:t>academic</w:t>
      </w:r>
      <w:r w:rsidR="00E01124">
        <w:rPr>
          <w:color w:val="000000" w:themeColor="text1"/>
        </w:rPr>
        <w:t xml:space="preserve"> </w:t>
      </w:r>
      <w:r w:rsidRPr="002E789B">
        <w:rPr>
          <w:color w:val="000000" w:themeColor="text1"/>
        </w:rPr>
        <w:t>industrial complex</w:t>
      </w:r>
      <w:r w:rsidR="00E01124">
        <w:rPr>
          <w:color w:val="000000" w:themeColor="text1"/>
        </w:rPr>
        <w:t>,”</w:t>
      </w:r>
      <w:r w:rsidRPr="002E789B">
        <w:rPr>
          <w:color w:val="000000" w:themeColor="text1"/>
        </w:rPr>
        <w:t xml:space="preserve"> market pressures</w:t>
      </w:r>
      <w:r w:rsidR="004A4072">
        <w:rPr>
          <w:color w:val="000000" w:themeColor="text1"/>
        </w:rPr>
        <w:t xml:space="preserve">, </w:t>
      </w:r>
      <w:r w:rsidRPr="002E789B">
        <w:rPr>
          <w:color w:val="000000" w:themeColor="text1"/>
        </w:rPr>
        <w:t xml:space="preserve">intense competition between companies, </w:t>
      </w:r>
      <w:r w:rsidR="004A4072">
        <w:rPr>
          <w:color w:val="000000" w:themeColor="text1"/>
        </w:rPr>
        <w:t>or</w:t>
      </w:r>
      <w:r w:rsidRPr="002E789B">
        <w:rPr>
          <w:color w:val="000000" w:themeColor="text1"/>
        </w:rPr>
        <w:t xml:space="preserve"> the </w:t>
      </w:r>
      <w:r w:rsidR="00E01124">
        <w:rPr>
          <w:color w:val="000000" w:themeColor="text1"/>
        </w:rPr>
        <w:t>vast</w:t>
      </w:r>
      <w:r w:rsidRPr="002E789B">
        <w:rPr>
          <w:color w:val="000000" w:themeColor="text1"/>
        </w:rPr>
        <w:t xml:space="preserve"> potential for payoff if successful.</w:t>
      </w:r>
      <w:r w:rsidRPr="002E789B">
        <w:rPr>
          <w:color w:val="000000" w:themeColor="text1"/>
        </w:rPr>
        <w:fldChar w:fldCharType="begin"/>
      </w:r>
      <w:r w:rsidR="00286C5E">
        <w:rPr>
          <w:color w:val="000000" w:themeColor="text1"/>
        </w:rPr>
        <w:instrText xml:space="preserve"> ADDIN ZOTERO_ITEM CSL_CITATION {"citationID":"Yifh6Ysd","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2E789B">
        <w:rPr>
          <w:color w:val="000000" w:themeColor="text1"/>
        </w:rPr>
        <w:fldChar w:fldCharType="separate"/>
      </w:r>
      <w:r w:rsidR="00286C5E" w:rsidRPr="00286C5E">
        <w:rPr>
          <w:color w:val="000000"/>
          <w:vertAlign w:val="superscript"/>
        </w:rPr>
        <w:t>22</w:t>
      </w:r>
      <w:r w:rsidRPr="002E789B">
        <w:rPr>
          <w:color w:val="000000" w:themeColor="text1"/>
        </w:rPr>
        <w:fldChar w:fldCharType="end"/>
      </w:r>
      <w:r w:rsidRPr="002E789B">
        <w:t xml:space="preserve"> </w:t>
      </w:r>
      <w:del w:id="62" w:author="Jonathan Kimmelman, Dr." w:date="2023-03-22T14:54:00Z">
        <w:r w:rsidRPr="002E789B" w:rsidDel="00DE5229">
          <w:delText>This approach</w:delText>
        </w:r>
      </w:del>
      <w:ins w:id="63" w:author="Jonathan Kimmelman, Dr." w:date="2023-03-22T14:54:00Z">
        <w:r w:rsidR="00DE5229">
          <w:t>Bypassing P2,</w:t>
        </w:r>
      </w:ins>
      <w:r w:rsidRPr="002E789B">
        <w:t xml:space="preserve"> </w:t>
      </w:r>
      <w:del w:id="64" w:author="Jonathan Kimmelman, Dr." w:date="2023-03-22T14:54:00Z">
        <w:r w:rsidRPr="002E789B" w:rsidDel="00DE5229">
          <w:delText>(</w:delText>
        </w:r>
      </w:del>
      <w:r w:rsidRPr="002E789B">
        <w:t xml:space="preserve">if </w:t>
      </w:r>
      <w:del w:id="65" w:author="Jonathan Kimmelman, Dr." w:date="2023-03-22T14:54:00Z">
        <w:r w:rsidRPr="002E789B" w:rsidDel="00DE5229">
          <w:delText xml:space="preserve">the </w:delText>
        </w:r>
      </w:del>
      <w:ins w:id="66" w:author="Jonathan Kimmelman, Dr." w:date="2023-03-22T14:54:00Z">
        <w:r w:rsidR="00DE5229">
          <w:t>a</w:t>
        </w:r>
        <w:r w:rsidR="00DE5229" w:rsidRPr="002E789B">
          <w:t xml:space="preserve"> </w:t>
        </w:r>
      </w:ins>
      <w:r w:rsidRPr="002E789B">
        <w:t xml:space="preserve">treatment </w:t>
      </w:r>
      <w:del w:id="67" w:author="Jonathan Kimmelman, Dr." w:date="2023-03-22T14:54:00Z">
        <w:r w:rsidRPr="002E789B" w:rsidDel="00DE5229">
          <w:delText xml:space="preserve">is </w:delText>
        </w:r>
      </w:del>
      <w:ins w:id="68" w:author="Jonathan Kimmelman, Dr." w:date="2023-03-22T14:54:00Z">
        <w:r w:rsidR="00DE5229">
          <w:t>proves</w:t>
        </w:r>
        <w:r w:rsidR="00DE5229" w:rsidRPr="002E789B">
          <w:t xml:space="preserve"> </w:t>
        </w:r>
      </w:ins>
      <w:r w:rsidR="00A906A5">
        <w:t>effective</w:t>
      </w:r>
      <w:ins w:id="69" w:author="Jonathan Kimmelman, Dr." w:date="2023-03-22T14:54:00Z">
        <w:r w:rsidR="00DE5229">
          <w:t>,</w:t>
        </w:r>
      </w:ins>
      <w:del w:id="70" w:author="Jonathan Kimmelman, Dr." w:date="2023-03-22T14:54:00Z">
        <w:r w:rsidRPr="002E789B" w:rsidDel="00DE5229">
          <w:delText>)</w:delText>
        </w:r>
      </w:del>
      <w:r w:rsidRPr="002E789B">
        <w:t xml:space="preserve"> would likely speed up the time it takes for the treatment to be approved.</w:t>
      </w:r>
      <w:r>
        <w:t xml:space="preserve"> However,</w:t>
      </w:r>
      <w:r w:rsidR="004A4072">
        <w:t xml:space="preserve"> some reviews explicitly note the importance of P2 trials in neurology drug development and </w:t>
      </w:r>
      <w:del w:id="71" w:author="Jonathan Kimmelman, Dr." w:date="2023-03-22T14:54:00Z">
        <w:r w:rsidR="004A4072" w:rsidDel="00DE5229">
          <w:delText xml:space="preserve">suggest </w:delText>
        </w:r>
      </w:del>
      <w:ins w:id="72" w:author="Jonathan Kimmelman, Dr." w:date="2023-03-22T14:54:00Z">
        <w:r w:rsidR="00DE5229">
          <w:t xml:space="preserve">admonish </w:t>
        </w:r>
      </w:ins>
      <w:r w:rsidR="004A4072">
        <w:t>against bypassing P2 trials.</w:t>
      </w:r>
      <w:r w:rsidR="004A4072">
        <w:fldChar w:fldCharType="begin"/>
      </w:r>
      <w:r w:rsidR="004A4072">
        <w:instrText xml:space="preserve"> ADDIN ZOTERO_ITEM CSL_CITATION {"citationID":"a1bcpa7s53r","properties":{"formattedCitation":"\\super 5,26,30\\nosupersub{}","plainCitation":"5,26,30","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4A4072" w:rsidRPr="004A4072">
        <w:rPr>
          <w:vertAlign w:val="superscript"/>
        </w:rPr>
        <w:t>5,26,30</w:t>
      </w:r>
      <w:r w:rsidR="004A4072">
        <w:fldChar w:fldCharType="end"/>
      </w:r>
      <w:r w:rsidR="004A4072">
        <w:t xml:space="preserve"> </w:t>
      </w:r>
      <w:r>
        <w:t xml:space="preserve"> </w:t>
      </w:r>
      <w:commentRangeStart w:id="73"/>
      <w:r w:rsidR="004A4072">
        <w:t>The</w:t>
      </w:r>
      <w:commentRangeEnd w:id="73"/>
      <w:r w:rsidR="00DE5229">
        <w:rPr>
          <w:rStyle w:val="CommentReference"/>
        </w:rPr>
        <w:commentReference w:id="73"/>
      </w:r>
      <w:r>
        <w:t xml:space="preserve"> </w:t>
      </w:r>
      <w:r w:rsidR="004F7A61">
        <w:t xml:space="preserve">lower </w:t>
      </w:r>
      <w:r>
        <w:t xml:space="preserve">amount of evidence available to shape the P3 trial </w:t>
      </w:r>
      <w:r w:rsidR="004A4072">
        <w:t xml:space="preserve">after bypassing </w:t>
      </w:r>
      <w:r w:rsidR="004F7A61">
        <w:t xml:space="preserve">may </w:t>
      </w:r>
      <w:r w:rsidR="004A4072">
        <w:t>limit</w:t>
      </w:r>
      <w:r w:rsidR="004F7A61">
        <w:t xml:space="preserve"> its </w:t>
      </w:r>
      <w:r>
        <w:t>chance of being successful</w:t>
      </w:r>
      <w:r w:rsidR="004F7A61">
        <w:t xml:space="preserve">. </w:t>
      </w:r>
    </w:p>
    <w:p w14:paraId="60442700" w14:textId="12F24D8C" w:rsidR="00A841BF" w:rsidRDefault="00A841BF" w:rsidP="00812702">
      <w:pPr>
        <w:pStyle w:val="ListParagraph"/>
        <w:ind w:left="0" w:firstLine="720"/>
      </w:pPr>
      <w:r w:rsidRPr="00E25405">
        <w:t>In what follow</w:t>
      </w:r>
      <w:r w:rsidR="00172F1C" w:rsidRPr="00E25405">
        <w:t>s</w:t>
      </w:r>
      <w:r w:rsidR="006361CE" w:rsidRPr="00E25405">
        <w:t xml:space="preserve">, we will </w:t>
      </w:r>
      <w:del w:id="74" w:author="Jonathan Kimmelman, Dr." w:date="2023-03-22T14:55:00Z">
        <w:r w:rsidR="006361CE" w:rsidRPr="00E25405" w:rsidDel="00DE5229">
          <w:delText xml:space="preserve">present </w:delText>
        </w:r>
      </w:del>
      <w:ins w:id="75" w:author="Jonathan Kimmelman, Dr." w:date="2023-03-22T14:55:00Z">
        <w:r w:rsidR="00DE5229">
          <w:t>describe</w:t>
        </w:r>
        <w:r w:rsidR="00DE5229" w:rsidRPr="00E25405">
          <w:t xml:space="preserve"> </w:t>
        </w:r>
      </w:ins>
      <w:r w:rsidR="006361CE" w:rsidRPr="00E25405">
        <w:t>the current literature on</w:t>
      </w:r>
      <w:r w:rsidR="00172F1C" w:rsidRPr="00E25405">
        <w:t xml:space="preserve"> </w:t>
      </w:r>
      <w:r w:rsidR="007D4CBE" w:rsidRPr="00E25405">
        <w:t>important variables</w:t>
      </w:r>
      <w:r w:rsidR="00021B8E">
        <w:t xml:space="preserve"> </w:t>
      </w:r>
      <w:r w:rsidR="007D4CBE" w:rsidRPr="00E25405">
        <w:t xml:space="preserve">typically explored in </w:t>
      </w:r>
      <w:r w:rsidR="00172F1C" w:rsidRPr="00E25405">
        <w:t>P2 trials in neurology</w:t>
      </w:r>
      <w:r w:rsidR="00E01124">
        <w:t>,</w:t>
      </w:r>
      <w:r w:rsidR="007D4CBE" w:rsidRPr="00E25405">
        <w:t xml:space="preserve"> along with how th</w:t>
      </w:r>
      <w:r w:rsidR="00E25405" w:rsidRPr="00E25405">
        <w:t>e data can be used to make go/no</w:t>
      </w:r>
      <w:ins w:id="76" w:author="Jonathan Kimmelman, Dr." w:date="2023-03-22T14:55:00Z">
        <w:r w:rsidR="00DE5229">
          <w:t>-go</w:t>
        </w:r>
      </w:ins>
      <w:r w:rsidR="00E25405" w:rsidRPr="00E25405">
        <w:t xml:space="preserve"> decisions for P3 trial</w:t>
      </w:r>
      <w:r w:rsidR="00021B8E">
        <w:t>s</w:t>
      </w:r>
      <w:r w:rsidR="00376E00">
        <w:t xml:space="preserve"> and to shape subsequent trials</w:t>
      </w:r>
      <w:r w:rsidR="00034FFB" w:rsidRPr="00E25405">
        <w:t xml:space="preserve">. </w:t>
      </w:r>
      <w:r w:rsidR="00E25405" w:rsidRPr="00E25405">
        <w:t xml:space="preserve">This will be followed </w:t>
      </w:r>
      <w:r w:rsidR="00E01124">
        <w:t>by</w:t>
      </w:r>
      <w:r w:rsidR="00E25405" w:rsidRPr="00E25405">
        <w:t xml:space="preserve"> a discussion of how bypassing P2 trials may impact the research trajectory and</w:t>
      </w:r>
      <w:ins w:id="77" w:author="Jonathan Kimmelman, Dr." w:date="2023-03-22T14:55:00Z">
        <w:r w:rsidR="00DE5229">
          <w:t xml:space="preserve"> the welf</w:t>
        </w:r>
      </w:ins>
      <w:ins w:id="78" w:author="Jonathan Kimmelman, Dr." w:date="2023-03-22T14:56:00Z">
        <w:r w:rsidR="00DE5229">
          <w:t>are of trial</w:t>
        </w:r>
      </w:ins>
      <w:r w:rsidR="00E25405" w:rsidRPr="00E25405">
        <w:t xml:space="preserve"> </w:t>
      </w:r>
      <w:r w:rsidR="00021B8E">
        <w:t>participants</w:t>
      </w:r>
      <w:r w:rsidR="00E25405" w:rsidRPr="00E25405">
        <w:t>.</w:t>
      </w:r>
    </w:p>
    <w:p w14:paraId="3199049E" w14:textId="77777777" w:rsidR="00A841BF" w:rsidRDefault="00A841BF" w:rsidP="00A841BF">
      <w:pPr>
        <w:pStyle w:val="ListParagraph"/>
        <w:ind w:left="0" w:firstLine="720"/>
      </w:pPr>
    </w:p>
    <w:p w14:paraId="5652DE2A" w14:textId="4D9E1CA8" w:rsidR="00A841BF" w:rsidRPr="00712700" w:rsidRDefault="00CC5BC2" w:rsidP="00A841BF">
      <w:pPr>
        <w:rPr>
          <w:b/>
          <w:bCs/>
          <w:color w:val="000000" w:themeColor="text1"/>
        </w:rPr>
      </w:pPr>
      <w:r>
        <w:rPr>
          <w:b/>
          <w:bCs/>
          <w:color w:val="000000" w:themeColor="text1"/>
        </w:rPr>
        <w:t xml:space="preserve">The purpose of </w:t>
      </w:r>
      <w:r w:rsidR="00A841BF" w:rsidRPr="00712700">
        <w:rPr>
          <w:b/>
          <w:bCs/>
          <w:color w:val="000000" w:themeColor="text1"/>
        </w:rPr>
        <w:t xml:space="preserve">P2 </w:t>
      </w:r>
      <w:r w:rsidR="00A82659">
        <w:rPr>
          <w:b/>
          <w:bCs/>
          <w:color w:val="000000" w:themeColor="text1"/>
        </w:rPr>
        <w:t>t</w:t>
      </w:r>
      <w:r w:rsidR="00A841BF" w:rsidRPr="00712700">
        <w:rPr>
          <w:b/>
          <w:bCs/>
          <w:color w:val="000000" w:themeColor="text1"/>
        </w:rPr>
        <w:t>rials</w:t>
      </w:r>
      <w:r w:rsidR="00712700">
        <w:rPr>
          <w:b/>
          <w:bCs/>
          <w:color w:val="000000" w:themeColor="text1"/>
        </w:rPr>
        <w:t xml:space="preserve"> in neurology</w:t>
      </w:r>
    </w:p>
    <w:p w14:paraId="767F2263" w14:textId="0A5DC0F4" w:rsidR="000D211A" w:rsidRDefault="00A841BF" w:rsidP="000D211A">
      <w:pPr>
        <w:ind w:firstLine="360"/>
        <w:rPr>
          <w:ins w:id="79" w:author="Jonathan Kimmelman, Dr." w:date="2023-03-22T14:59:00Z"/>
        </w:rPr>
      </w:pPr>
      <w:r w:rsidRPr="002E789B">
        <w:rPr>
          <w:color w:val="000000" w:themeColor="text1"/>
        </w:rPr>
        <w:t xml:space="preserve">To understand whether </w:t>
      </w:r>
      <w:commentRangeStart w:id="80"/>
      <w:r w:rsidR="00E01124">
        <w:rPr>
          <w:color w:val="000000" w:themeColor="text1"/>
        </w:rPr>
        <w:t xml:space="preserve">it </w:t>
      </w:r>
      <w:r w:rsidRPr="002E789B">
        <w:rPr>
          <w:color w:val="000000" w:themeColor="text1"/>
        </w:rPr>
        <w:t xml:space="preserve">is </w:t>
      </w:r>
      <w:commentRangeEnd w:id="80"/>
      <w:r w:rsidR="00115CD2">
        <w:rPr>
          <w:rStyle w:val="CommentReference"/>
        </w:rPr>
        <w:commentReference w:id="80"/>
      </w:r>
      <w:r w:rsidRPr="002E789B">
        <w:rPr>
          <w:color w:val="000000" w:themeColor="text1"/>
        </w:rPr>
        <w:t>appropriate to bypass P2 trials, it is first important</w:t>
      </w:r>
      <w:r w:rsidRPr="002E789B">
        <w:t xml:space="preserve"> to understand the role of P2 trials in traditional neurological drug development.</w:t>
      </w:r>
      <w:r w:rsidRPr="002E789B">
        <w:rPr>
          <w:color w:val="000000" w:themeColor="text1"/>
        </w:rPr>
        <w:t xml:space="preserve"> </w:t>
      </w:r>
      <w:r>
        <w:t xml:space="preserve">Together with P1 trials, P2 trials make up </w:t>
      </w:r>
      <w:del w:id="81" w:author="Jonathan Kimmelman, Dr." w:date="2023-03-22T14:59:00Z">
        <w:r w:rsidDel="00115CD2">
          <w:delText xml:space="preserve">the </w:delText>
        </w:r>
      </w:del>
      <w:ins w:id="82" w:author="Jonathan Kimmelman, Dr." w:date="2023-03-22T14:59:00Z">
        <w:r w:rsidR="00115CD2">
          <w:t xml:space="preserve">what some commentators call the </w:t>
        </w:r>
      </w:ins>
      <w:r>
        <w:t>“learn zone”</w:t>
      </w:r>
      <w:r>
        <w:fldChar w:fldCharType="begin"/>
      </w:r>
      <w:r w:rsidR="00286C5E">
        <w:instrText xml:space="preserve"> ADDIN ZOTERO_ITEM CSL_CITATION {"citationID":"a27jt74b1dl","properties":{"formattedCitation":"\\super 31\\nosupersub{}","plainCitation":"3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286C5E" w:rsidRPr="00286C5E">
        <w:rPr>
          <w:vertAlign w:val="superscript"/>
        </w:rPr>
        <w:t>31</w:t>
      </w:r>
      <w:r>
        <w:fldChar w:fldCharType="end"/>
      </w:r>
      <w:r>
        <w:t xml:space="preserve"> of drug development, where you can c</w:t>
      </w:r>
      <w:r w:rsidRPr="002E789B">
        <w:rPr>
          <w:color w:val="000000" w:themeColor="text1"/>
        </w:rPr>
        <w:t>ollect data that has “a significant impact on future trial size, expense, and risk.”</w:t>
      </w:r>
      <w:r w:rsidRPr="002E789B">
        <w:rPr>
          <w:color w:val="000000" w:themeColor="text1"/>
        </w:rPr>
        <w:fldChar w:fldCharType="begin"/>
      </w:r>
      <w:r w:rsidR="00286C5E">
        <w:rPr>
          <w:color w:val="000000" w:themeColor="text1"/>
        </w:rPr>
        <w:instrText xml:space="preserve"> ADDIN ZOTERO_ITEM CSL_CITATION {"citationID":"a1gtpburucf","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286C5E" w:rsidRPr="00286C5E">
        <w:rPr>
          <w:color w:val="000000"/>
          <w:vertAlign w:val="superscript"/>
        </w:rPr>
        <w:t>10</w:t>
      </w:r>
      <w:r w:rsidRPr="002E789B">
        <w:rPr>
          <w:color w:val="000000" w:themeColor="text1"/>
        </w:rPr>
        <w:fldChar w:fldCharType="end"/>
      </w:r>
      <w:r w:rsidRPr="00464572">
        <w:t xml:space="preserve"> </w:t>
      </w:r>
      <w:r w:rsidR="005E7294">
        <w:t>The FDA has said that “</w:t>
      </w:r>
      <w:r w:rsidR="00034FFB">
        <w:t>s</w:t>
      </w:r>
      <w:r w:rsidR="005E7294">
        <w:t>ponsors assess phase 2 results to determine if the preliminary results are sufficiently promising to justify a phase 3 study”</w:t>
      </w:r>
      <w:r w:rsidR="005E7294">
        <w:fldChar w:fldCharType="begin"/>
      </w:r>
      <w:r w:rsidR="00286C5E">
        <w:instrText xml:space="preserve"> ADDIN ZOTERO_ITEM CSL_CITATION {"citationID":"afa4hamv9l","properties":{"formattedCitation":"\\super 32\\nosupersub{}","plainCitation":"32","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5E7294">
        <w:fldChar w:fldCharType="separate"/>
      </w:r>
      <w:r w:rsidR="00286C5E" w:rsidRPr="00286C5E">
        <w:rPr>
          <w:vertAlign w:val="superscript"/>
        </w:rPr>
        <w:t>32</w:t>
      </w:r>
      <w:r w:rsidR="005E7294">
        <w:fldChar w:fldCharType="end"/>
      </w:r>
      <w:r w:rsidR="00950145">
        <w:t xml:space="preserve"> </w:t>
      </w:r>
      <w:r w:rsidR="00034FFB">
        <w:t xml:space="preserve">and </w:t>
      </w:r>
      <w:r w:rsidR="004F7A61">
        <w:t>P2 trials in AD have been called a “necessary step in drug development</w:t>
      </w:r>
      <w:r w:rsidR="00623456">
        <w:t>.”</w:t>
      </w:r>
      <w:r w:rsidR="004F7A61">
        <w:fldChar w:fldCharType="begin"/>
      </w:r>
      <w:r w:rsidR="00286C5E">
        <w:instrText xml:space="preserve"> ADDIN ZOTERO_ITEM CSL_CITATION {"citationID":"a7o959goor","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4F7A61">
        <w:fldChar w:fldCharType="separate"/>
      </w:r>
      <w:r w:rsidR="00286C5E" w:rsidRPr="00286C5E">
        <w:rPr>
          <w:vertAlign w:val="superscript"/>
        </w:rPr>
        <w:t>18</w:t>
      </w:r>
      <w:r w:rsidR="004F7A61">
        <w:fldChar w:fldCharType="end"/>
      </w:r>
      <w:r w:rsidR="004F7A61">
        <w:t xml:space="preserve"> </w:t>
      </w:r>
      <w:r w:rsidR="00950145">
        <w:t>Therefore, b</w:t>
      </w:r>
      <w:r w:rsidRPr="002E789B">
        <w:t xml:space="preserve">ypassing P2 trials and the information gained from them may impact the future of </w:t>
      </w:r>
      <w:r w:rsidR="00623456">
        <w:t>the drug development trajectory</w:t>
      </w:r>
      <w:r w:rsidRPr="002E789B">
        <w:t>.</w:t>
      </w:r>
      <w:r w:rsidR="000D211A">
        <w:t xml:space="preserve"> In what follows, we will discuss three variables typically investigated in P2 trials and how the lack of </w:t>
      </w:r>
      <w:r w:rsidR="00021B8E">
        <w:t>each</w:t>
      </w:r>
      <w:r w:rsidR="000D211A">
        <w:t xml:space="preserve"> may impact future </w:t>
      </w:r>
      <w:commentRangeStart w:id="83"/>
      <w:r w:rsidR="000D211A">
        <w:t>trials</w:t>
      </w:r>
      <w:commentRangeEnd w:id="83"/>
      <w:r w:rsidR="00115CD2">
        <w:rPr>
          <w:rStyle w:val="CommentReference"/>
        </w:rPr>
        <w:commentReference w:id="83"/>
      </w:r>
      <w:r w:rsidR="000D211A">
        <w:t xml:space="preserve">. </w:t>
      </w:r>
    </w:p>
    <w:p w14:paraId="49C00FE1" w14:textId="77777777" w:rsidR="00115CD2" w:rsidRPr="00EA4242" w:rsidRDefault="00115CD2" w:rsidP="000D211A">
      <w:pPr>
        <w:ind w:firstLine="360"/>
      </w:pPr>
    </w:p>
    <w:p w14:paraId="2F828B54" w14:textId="0CCE98A4" w:rsidR="00A841BF" w:rsidRPr="00712700" w:rsidRDefault="00A841BF" w:rsidP="00A841BF">
      <w:pPr>
        <w:rPr>
          <w:color w:val="000000" w:themeColor="text1"/>
          <w:u w:val="single"/>
        </w:rPr>
      </w:pPr>
      <w:commentRangeStart w:id="84"/>
      <w:r w:rsidRPr="00712700">
        <w:rPr>
          <w:color w:val="000000" w:themeColor="text1"/>
          <w:u w:val="single"/>
        </w:rPr>
        <w:t>Dose</w:t>
      </w:r>
      <w:r w:rsidR="00B22DBD">
        <w:rPr>
          <w:color w:val="000000" w:themeColor="text1"/>
          <w:u w:val="single"/>
        </w:rPr>
        <w:t xml:space="preserve"> </w:t>
      </w:r>
      <w:commentRangeEnd w:id="84"/>
      <w:r w:rsidR="008B5D00">
        <w:rPr>
          <w:rStyle w:val="CommentReference"/>
        </w:rPr>
        <w:commentReference w:id="84"/>
      </w:r>
      <w:r w:rsidR="00B22DBD">
        <w:rPr>
          <w:color w:val="000000" w:themeColor="text1"/>
          <w:u w:val="single"/>
        </w:rPr>
        <w:t xml:space="preserve">and schedule </w:t>
      </w:r>
    </w:p>
    <w:p w14:paraId="1D4CE547" w14:textId="5F17EF10" w:rsidR="00A841BF" w:rsidRPr="00A43A2C" w:rsidRDefault="00A841BF" w:rsidP="00A43A2C">
      <w:pPr>
        <w:ind w:firstLine="360"/>
      </w:pPr>
      <w:r w:rsidRPr="002E789B">
        <w:rPr>
          <w:color w:val="000000" w:themeColor="text1"/>
        </w:rPr>
        <w:t>The first task of a typical P2 trial in neurology is to find the optimal dose and schedule</w:t>
      </w:r>
      <w:ins w:id="85" w:author="Jonathan Kimmelman, Dr." w:date="2023-03-22T14:59:00Z">
        <w:r w:rsidR="00115CD2">
          <w:rPr>
            <w:color w:val="000000" w:themeColor="text1"/>
          </w:rPr>
          <w:t xml:space="preserve"> for administering the drug</w:t>
        </w:r>
      </w:ins>
      <w:r w:rsidRPr="002E789B">
        <w:t>.</w:t>
      </w:r>
      <w:r w:rsidRPr="002E789B">
        <w:fldChar w:fldCharType="begin"/>
      </w:r>
      <w:r w:rsidR="00286C5E">
        <w:instrText xml:space="preserve"> ADDIN ZOTERO_ITEM CSL_CITATION {"citationID":"cd7GPoM9","properties":{"formattedCitation":"\\super 25,26,33\\uc0\\u8211{}36\\nosupersub{}","plainCitation":"25,26,33–3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286C5E" w:rsidRPr="00286C5E">
        <w:rPr>
          <w:vertAlign w:val="superscript"/>
        </w:rPr>
        <w:t>25,26,33–36</w:t>
      </w:r>
      <w:r w:rsidRPr="002E789B">
        <w:fldChar w:fldCharType="end"/>
      </w:r>
      <w:r w:rsidRPr="002E789B">
        <w:t xml:space="preserve"> This is a stage where, using many doses</w:t>
      </w:r>
      <w:r w:rsidR="000D211A">
        <w:t xml:space="preserve"> (under the maximum tolerated dose found in P1</w:t>
      </w:r>
      <w:r w:rsidR="00021B8E">
        <w:t xml:space="preserve"> trials</w:t>
      </w:r>
      <w:r w:rsidR="000D211A">
        <w:t>)</w:t>
      </w:r>
      <w:r w:rsidRPr="002E789B">
        <w:t xml:space="preserve">, </w:t>
      </w:r>
      <w:r w:rsidR="000D211A">
        <w:t>researchers</w:t>
      </w:r>
      <w:r w:rsidRPr="002E789B">
        <w:t xml:space="preserve"> can begin to see a dose relationship in the safety </w:t>
      </w:r>
      <w:r w:rsidR="0002292C">
        <w:lastRenderedPageBreak/>
        <w:t xml:space="preserve">and efficacy </w:t>
      </w:r>
      <w:r w:rsidRPr="002E789B">
        <w:t>endpoints.</w:t>
      </w:r>
      <w:r w:rsidRPr="002E789B">
        <w:fldChar w:fldCharType="begin"/>
      </w:r>
      <w:r w:rsidR="00286C5E">
        <w:instrText xml:space="preserve"> ADDIN ZOTERO_ITEM CSL_CITATION {"citationID":"llO8sR2K","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r w:rsidR="0046642A">
        <w:t>Firstly, the information collected from a</w:t>
      </w:r>
      <w:r w:rsidRPr="002E789B">
        <w:t xml:space="preserve"> P2 trial </w:t>
      </w:r>
      <w:r w:rsidR="0002292C">
        <w:t>can help</w:t>
      </w:r>
      <w:r w:rsidRPr="002E789B">
        <w:t xml:space="preserve"> </w:t>
      </w:r>
      <w:r w:rsidR="0002292C">
        <w:t xml:space="preserve">ensure that </w:t>
      </w:r>
      <w:r w:rsidRPr="002E789B">
        <w:t>a safe dose is moved forward to P3 testing</w:t>
      </w:r>
      <w:r w:rsidR="00947AF5">
        <w:t xml:space="preserve">. </w:t>
      </w:r>
      <w:r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286C5E">
        <w:rPr>
          <w:vertAlign w:val="superscript"/>
        </w:rPr>
        <w:t xml:space="preserve"> </w:t>
      </w:r>
      <w:r w:rsidRPr="002E789B">
        <w:fldChar w:fldCharType="end"/>
      </w:r>
      <w:r w:rsidRPr="002E789B">
        <w:t xml:space="preserve">This can be </w:t>
      </w:r>
      <w:r w:rsidR="00623456">
        <w:t>critical</w:t>
      </w:r>
      <w:r w:rsidRPr="002E789B">
        <w:t xml:space="preserve"> in CNS disorders because drugs treating these conditions</w:t>
      </w:r>
      <w:ins w:id="86" w:author="Jonathan Kimmelman, Dr." w:date="2023-03-22T15:00:00Z">
        <w:r w:rsidR="00115CD2">
          <w:t xml:space="preserve"> are often taken for prolonged periods, such that safety issues might emerge </w:t>
        </w:r>
      </w:ins>
      <w:ins w:id="87" w:author="Jonathan Kimmelman, Dr." w:date="2023-03-22T15:01:00Z">
        <w:r w:rsidR="00115CD2">
          <w:t>with c</w:t>
        </w:r>
      </w:ins>
      <w:ins w:id="88" w:author="Jonathan Kimmelman, Dr." w:date="2023-03-22T15:02:00Z">
        <w:r w:rsidR="00115CD2">
          <w:t>hronic exposure. As well, CNS drugs</w:t>
        </w:r>
      </w:ins>
      <w:r w:rsidRPr="002E789B">
        <w:t xml:space="preserve"> can </w:t>
      </w:r>
      <w:r w:rsidR="00623456">
        <w:t>affect</w:t>
      </w:r>
      <w:ins w:id="89" w:author="Jonathan Kimmelman, Dr." w:date="2023-03-22T15:02:00Z">
        <w:r w:rsidR="00115CD2">
          <w:t xml:space="preserve"> the core of who we are. Drugs can affect</w:t>
        </w:r>
      </w:ins>
      <w:r w:rsidRPr="002E789B">
        <w:t xml:space="preserve"> personality</w:t>
      </w:r>
      <w:ins w:id="90" w:author="Jonathan Kimmelman, Dr." w:date="2023-03-22T15:02:00Z">
        <w:r w:rsidR="00115CD2">
          <w:t>…</w:t>
        </w:r>
      </w:ins>
      <w:r w:rsidRPr="002E789B">
        <w:t xml:space="preserve"> or </w:t>
      </w:r>
      <w:proofErr w:type="gramStart"/>
      <w:ins w:id="91" w:author="Jonathan Kimmelman, Dr." w:date="2023-03-22T15:02:00Z">
        <w:r w:rsidR="00115CD2">
          <w:t>Also</w:t>
        </w:r>
        <w:proofErr w:type="gramEnd"/>
        <w:r w:rsidR="00115CD2">
          <w:t xml:space="preserve">, CNS drugs often? Sometimes… cause adverse psychiatric outcomes, such as </w:t>
        </w:r>
      </w:ins>
      <w:r w:rsidRPr="002E789B">
        <w:t>suicidal behavior.</w:t>
      </w:r>
      <w:r w:rsidRPr="002E789B">
        <w:fldChar w:fldCharType="begin"/>
      </w:r>
      <w:r w:rsidR="00992C02">
        <w:instrText xml:space="preserve"> ADDIN ZOTERO_ITEM CSL_CITATION {"citationID":"a275un1v5qm","properties":{"formattedCitation":"\\super 3,10\\nosupersub{}","plainCitation":"3,10","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2C02" w:rsidRPr="00992C02">
        <w:rPr>
          <w:vertAlign w:val="superscript"/>
        </w:rPr>
        <w:t>3,10</w:t>
      </w:r>
      <w:r w:rsidRPr="002E789B">
        <w:fldChar w:fldCharType="end"/>
      </w:r>
      <w:r w:rsidRPr="002E789B">
        <w:t xml:space="preserve"> </w:t>
      </w:r>
      <w:commentRangeStart w:id="92"/>
      <w:r w:rsidRPr="002E789B">
        <w:t xml:space="preserve">Data show </w:t>
      </w:r>
      <w:commentRangeEnd w:id="92"/>
      <w:r w:rsidR="00115CD2">
        <w:rPr>
          <w:rStyle w:val="CommentReference"/>
        </w:rPr>
        <w:commentReference w:id="92"/>
      </w:r>
      <w:r w:rsidRPr="002E789B">
        <w:t>that many doses are changed (mostly lowered) after FDA approval due to safety concerns</w:t>
      </w:r>
      <w:ins w:id="93" w:author="Jonathan Kimmelman, Dr." w:date="2023-03-22T15:03:00Z">
        <w:r w:rsidR="00115CD2">
          <w:t>.</w:t>
        </w:r>
      </w:ins>
      <w:r w:rsidR="0046642A">
        <w:t xml:space="preserve"> </w:t>
      </w:r>
      <w:del w:id="94" w:author="Jonathan Kimmelman, Dr." w:date="2023-03-22T15:03:00Z">
        <w:r w:rsidR="0046642A" w:rsidDel="00115CD2">
          <w:delText xml:space="preserve">a </w:delText>
        </w:r>
      </w:del>
      <w:ins w:id="95" w:author="Jonathan Kimmelman, Dr." w:date="2023-03-22T15:03:00Z">
        <w:r w:rsidR="00115CD2">
          <w:t xml:space="preserve">Dose changes </w:t>
        </w:r>
      </w:ins>
      <w:r w:rsidRPr="002E789B">
        <w:t xml:space="preserve">practice </w:t>
      </w:r>
      <w:r w:rsidR="0046642A">
        <w:t>that was</w:t>
      </w:r>
      <w:r w:rsidRPr="002E789B">
        <w:t xml:space="preserve"> most common in neurological drugs</w:t>
      </w:r>
      <w:commentRangeStart w:id="96"/>
      <w:r w:rsidRPr="002E789B">
        <w:t>.</w:t>
      </w:r>
      <w:r w:rsidR="00376E00" w:rsidRPr="002E789B">
        <w:fldChar w:fldCharType="begin"/>
      </w:r>
      <w:r w:rsidR="004A4072">
        <w:instrText xml:space="preserve"> ADDIN ZOTERO_ITEM CSL_CITATION {"citationID":"av69htaqu8","properties":{"formattedCitation":"\\super 37\\nosupersub{}","plainCitation":"37","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00376E00" w:rsidRPr="002E789B">
        <w:fldChar w:fldCharType="separate"/>
      </w:r>
      <w:r w:rsidR="004A4072" w:rsidRPr="004A4072">
        <w:rPr>
          <w:vertAlign w:val="superscript"/>
        </w:rPr>
        <w:t>37</w:t>
      </w:r>
      <w:r w:rsidR="00376E00" w:rsidRPr="002E789B">
        <w:fldChar w:fldCharType="end"/>
      </w:r>
      <w:commentRangeEnd w:id="96"/>
      <w:r w:rsidR="00115CD2">
        <w:rPr>
          <w:rStyle w:val="CommentReference"/>
        </w:rPr>
        <w:commentReference w:id="96"/>
      </w:r>
      <w:r w:rsidR="00376E00" w:rsidRPr="00947AF5">
        <w:t xml:space="preserve"> </w:t>
      </w:r>
      <w:r w:rsidRPr="002E789B">
        <w:t xml:space="preserve">Although </w:t>
      </w:r>
      <w:commentRangeStart w:id="97"/>
      <w:r w:rsidRPr="002E789B">
        <w:t>it</w:t>
      </w:r>
      <w:commentRangeEnd w:id="97"/>
      <w:r w:rsidR="00115CD2">
        <w:rPr>
          <w:rStyle w:val="CommentReference"/>
        </w:rPr>
        <w:commentReference w:id="97"/>
      </w:r>
      <w:r w:rsidRPr="002E789B">
        <w:t xml:space="preserve"> is not clear the role that P2 data had in these cases, it is clear that any consideration/checks of dose are important.</w:t>
      </w:r>
      <w:r w:rsidR="00947AF5" w:rsidRPr="00947AF5">
        <w:t xml:space="preserve"> </w:t>
      </w:r>
      <w:r w:rsidR="00612E9B">
        <w:t>Secondly</w:t>
      </w:r>
      <w:r w:rsidR="00947AF5">
        <w:t xml:space="preserve">, dose optimization is used to find </w:t>
      </w:r>
      <w:commentRangeStart w:id="98"/>
      <w:r w:rsidR="00947AF5">
        <w:t xml:space="preserve">efficacious </w:t>
      </w:r>
      <w:commentRangeEnd w:id="98"/>
      <w:r w:rsidR="00115CD2">
        <w:rPr>
          <w:rStyle w:val="CommentReference"/>
        </w:rPr>
        <w:commentReference w:id="98"/>
      </w:r>
      <w:r w:rsidR="00947AF5">
        <w:t xml:space="preserve">dose relationships. </w:t>
      </w:r>
      <w:r w:rsidR="00947AF5" w:rsidRPr="002E789B">
        <w:t xml:space="preserve">One review investigating nonpositive P3 trials in TBI argues that the equivocal dose optimization results from </w:t>
      </w:r>
      <w:del w:id="99" w:author="Jonathan Kimmelman, Dr." w:date="2023-03-22T15:05:00Z">
        <w:r w:rsidR="00947AF5" w:rsidRPr="002E789B" w:rsidDel="00115CD2">
          <w:delText xml:space="preserve">preceding </w:delText>
        </w:r>
      </w:del>
      <w:r w:rsidR="00947AF5" w:rsidRPr="002E789B">
        <w:t xml:space="preserve">P2 trials may have contributed to the P3 result. They suggest that </w:t>
      </w:r>
      <w:r w:rsidR="00570BFF">
        <w:t xml:space="preserve">P2 trials should be used to optimize dose </w:t>
      </w:r>
      <w:r w:rsidR="00947AF5" w:rsidRPr="002E789B">
        <w:t>before progression to P3 to increase the likelihood that the P3 trial is successful.</w:t>
      </w:r>
      <w:commentRangeStart w:id="100"/>
      <w:r w:rsidR="00947AF5" w:rsidRPr="002E789B">
        <w:fldChar w:fldCharType="begin"/>
      </w:r>
      <w:r w:rsidR="00286C5E">
        <w:instrText xml:space="preserve"> ADDIN ZOTERO_ITEM CSL_CITATION {"citationID":"H8Unqqzs","properties":{"formattedCitation":"\\super 33\\nosupersub{}","plainCitation":"33","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00947AF5" w:rsidRPr="002E789B">
        <w:fldChar w:fldCharType="separate"/>
      </w:r>
      <w:r w:rsidR="00286C5E" w:rsidRPr="00286C5E">
        <w:rPr>
          <w:vertAlign w:val="superscript"/>
        </w:rPr>
        <w:t>33</w:t>
      </w:r>
      <w:r w:rsidR="00947AF5" w:rsidRPr="002E789B">
        <w:fldChar w:fldCharType="end"/>
      </w:r>
      <w:commentRangeEnd w:id="100"/>
      <w:r w:rsidR="00115CD2">
        <w:rPr>
          <w:rStyle w:val="CommentReference"/>
        </w:rPr>
        <w:commentReference w:id="100"/>
      </w:r>
    </w:p>
    <w:p w14:paraId="02BF5390" w14:textId="77777777" w:rsidR="00115CD2" w:rsidRDefault="00115CD2" w:rsidP="00A841BF">
      <w:pPr>
        <w:rPr>
          <w:ins w:id="101" w:author="Jonathan Kimmelman, Dr." w:date="2023-03-22T15:06:00Z"/>
          <w:color w:val="000000" w:themeColor="text1"/>
          <w:u w:val="single"/>
        </w:rPr>
      </w:pPr>
    </w:p>
    <w:p w14:paraId="2A04863F" w14:textId="10FADB64" w:rsidR="00A841BF" w:rsidRPr="00712700" w:rsidRDefault="00A841BF" w:rsidP="00A841BF">
      <w:pPr>
        <w:rPr>
          <w:color w:val="000000" w:themeColor="text1"/>
          <w:u w:val="single"/>
        </w:rPr>
      </w:pPr>
      <w:r w:rsidRPr="00712700">
        <w:rPr>
          <w:color w:val="000000" w:themeColor="text1"/>
          <w:u w:val="single"/>
        </w:rPr>
        <w:t>Efficacy</w:t>
      </w:r>
    </w:p>
    <w:p w14:paraId="0A9EF43C" w14:textId="0CC09F66" w:rsidR="00A841BF" w:rsidRDefault="00021B8E" w:rsidP="00A841BF">
      <w:pPr>
        <w:ind w:firstLine="360"/>
      </w:pPr>
      <w:r>
        <w:t xml:space="preserve">In addition to the relationship between dose and </w:t>
      </w:r>
      <w:del w:id="102" w:author="Jonathan Kimmelman, Dr." w:date="2023-03-22T15:06:00Z">
        <w:r w:rsidDel="00115CD2">
          <w:delText>efficacy</w:delText>
        </w:r>
      </w:del>
      <w:proofErr w:type="gramStart"/>
      <w:ins w:id="103" w:author="Jonathan Kimmelman, Dr." w:date="2023-03-22T15:06:00Z">
        <w:r w:rsidR="00115CD2">
          <w:t>safety?</w:t>
        </w:r>
      </w:ins>
      <w:r>
        <w:t>,</w:t>
      </w:r>
      <w:proofErr w:type="gramEnd"/>
      <w:r>
        <w:t xml:space="preserve"> t</w:t>
      </w:r>
      <w:r w:rsidR="00A841BF" w:rsidRPr="002E789B">
        <w:t xml:space="preserve">he second task of a P2 trial is to begin to evaluate whether the drug has the desired impact on the condition. Ideally, these trials would use clinical endpoints so that researchers </w:t>
      </w:r>
      <w:r w:rsidR="00CA08D3">
        <w:t>can</w:t>
      </w:r>
      <w:r w:rsidR="00A841BF" w:rsidRPr="002E789B">
        <w:t xml:space="preserve"> determine if the treatment </w:t>
      </w:r>
      <w:r w:rsidR="00623456">
        <w:t>impacts</w:t>
      </w:r>
      <w:r w:rsidR="00A841BF" w:rsidRPr="002E789B">
        <w:t xml:space="preserve"> the livelihood of patients with the condition.</w:t>
      </w:r>
      <w:r>
        <w:t xml:space="preserve"> However, in</w:t>
      </w:r>
      <w:r w:rsidR="00A841BF" w:rsidRPr="002E789B">
        <w:t xml:space="preserve"> some chronic neurological disease</w:t>
      </w:r>
      <w:r>
        <w:t>s</w:t>
      </w:r>
      <w:r w:rsidR="00A841BF" w:rsidRPr="002E789B">
        <w:t xml:space="preserve">, relying on clinical effects would </w:t>
      </w:r>
      <w:r w:rsidR="00623456">
        <w:t>significantly prolong clinical trial duration</w:t>
      </w:r>
      <w:r w:rsidR="00A841BF" w:rsidRPr="002E789B">
        <w:t>.</w:t>
      </w:r>
      <w:r w:rsidR="00A841BF" w:rsidRPr="002E789B">
        <w:fldChar w:fldCharType="begin"/>
      </w:r>
      <w:r w:rsidR="00286C5E">
        <w:instrText xml:space="preserve"> ADDIN ZOTERO_ITEM CSL_CITATION {"citationID":"gQM40GVP","properties":{"formattedCitation":"\\super 25,26,36,38\\nosupersub{}","plainCitation":"25,26,36,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A841BF" w:rsidRPr="002E789B">
        <w:fldChar w:fldCharType="separate"/>
      </w:r>
      <w:r w:rsidR="00286C5E" w:rsidRPr="00286C5E">
        <w:rPr>
          <w:vertAlign w:val="superscript"/>
        </w:rPr>
        <w:t>25,26,36,38</w:t>
      </w:r>
      <w:r w:rsidR="00A841BF" w:rsidRPr="002E789B">
        <w:fldChar w:fldCharType="end"/>
      </w:r>
      <w:r w:rsidR="00A841BF" w:rsidRPr="002E789B">
        <w:t xml:space="preserve"> </w:t>
      </w:r>
      <w:ins w:id="104" w:author="Jonathan Kimmelman, Dr." w:date="2023-03-22T15:07:00Z">
        <w:r w:rsidR="00115CD2">
          <w:t xml:space="preserve">For example... </w:t>
        </w:r>
      </w:ins>
      <w:commentRangeStart w:id="105"/>
      <w:r w:rsidR="00A841BF" w:rsidRPr="002E789B">
        <w:t>In</w:t>
      </w:r>
      <w:commentRangeEnd w:id="105"/>
      <w:r w:rsidR="00115CD2">
        <w:rPr>
          <w:rStyle w:val="CommentReference"/>
        </w:rPr>
        <w:commentReference w:id="105"/>
      </w:r>
      <w:r w:rsidR="00A841BF" w:rsidRPr="002E789B">
        <w:t xml:space="preserve"> these cases, phase 2 trials may </w:t>
      </w:r>
      <w:r w:rsidR="00CA08D3">
        <w:t>use</w:t>
      </w:r>
      <w:r w:rsidR="00A841BF" w:rsidRPr="002E789B">
        <w:t xml:space="preserve"> endpoints that they believe are surrogates for the clinical outcomes</w:t>
      </w:r>
      <w:r w:rsidR="00CA08D3">
        <w:t>.</w:t>
      </w:r>
      <w:r w:rsidR="00A841BF" w:rsidRPr="002E789B">
        <w:t xml:space="preserve"> </w:t>
      </w:r>
      <w:r w:rsidR="00850A89">
        <w:t xml:space="preserve">These </w:t>
      </w:r>
      <w:r w:rsidR="00A841BF" w:rsidRPr="002E789B">
        <w:t xml:space="preserve">surrogate endpoints often </w:t>
      </w:r>
      <w:r w:rsidR="003F0D2A">
        <w:t>have</w:t>
      </w:r>
      <w:r w:rsidR="00A841BF" w:rsidRPr="002E789B">
        <w:t xml:space="preserve"> little evidence that they are sensitive or reliable</w:t>
      </w:r>
      <w:ins w:id="106" w:author="Jonathan Kimmelman, Dr." w:date="2023-03-22T15:08:00Z">
        <w:r w:rsidR="00115CD2">
          <w:t xml:space="preserve"> predictors of clinical outcomes,</w:t>
        </w:r>
      </w:ins>
      <w:r w:rsidR="00A841BF">
        <w:t xml:space="preserve"> </w:t>
      </w:r>
      <w:r w:rsidR="00A841BF" w:rsidRPr="002E789B">
        <w:fldChar w:fldCharType="begin"/>
      </w:r>
      <w:r w:rsidR="00992C02">
        <w:instrText xml:space="preserve"> ADDIN ZOTERO_ITEM CSL_CITATION {"citationID":"bkWP9dhI","properties":{"formattedCitation":"\\super 3,28\\nosupersub{}","plainCitation":"3,2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992C02" w:rsidRPr="00992C02">
        <w:rPr>
          <w:vertAlign w:val="superscript"/>
        </w:rPr>
        <w:t>3,28</w:t>
      </w:r>
      <w:r w:rsidR="00A841BF" w:rsidRPr="002E789B">
        <w:fldChar w:fldCharType="end"/>
      </w:r>
      <w:r w:rsidR="00A841BF">
        <w:t xml:space="preserve"> though</w:t>
      </w:r>
      <w:r w:rsidR="00CA08D3">
        <w:t xml:space="preserve"> they</w:t>
      </w:r>
      <w:r w:rsidR="00A841BF">
        <w:t xml:space="preserve"> </w:t>
      </w:r>
      <w:del w:id="107" w:author="Jonathan Kimmelman, Dr." w:date="2023-03-22T15:08:00Z">
        <w:r w:rsidR="00CA08D3" w:rsidDel="00115CD2">
          <w:delText xml:space="preserve">are </w:delText>
        </w:r>
      </w:del>
      <w:ins w:id="108" w:author="Jonathan Kimmelman, Dr." w:date="2023-03-22T15:08:00Z">
        <w:r w:rsidR="00115CD2">
          <w:t xml:space="preserve">can be </w:t>
        </w:r>
      </w:ins>
      <w:r w:rsidR="00A841BF">
        <w:t>powerful when validated</w:t>
      </w:r>
      <w:r w:rsidR="008C6BDD">
        <w:t xml:space="preserve"> because of their ability to decrease trial </w:t>
      </w:r>
      <w:del w:id="109" w:author="Jonathan Kimmelman, Dr." w:date="2023-03-22T15:08:00Z">
        <w:r w:rsidR="008C6BDD" w:rsidDel="00115CD2">
          <w:delText>time</w:delText>
        </w:r>
      </w:del>
      <w:ins w:id="110" w:author="Jonathan Kimmelman, Dr." w:date="2023-03-22T15:08:00Z">
        <w:r w:rsidR="00115CD2">
          <w:t>duration</w:t>
        </w:r>
      </w:ins>
      <w:r w:rsidR="00A841BF">
        <w:t>.</w:t>
      </w:r>
      <w:r w:rsidR="00A841BF">
        <w:fldChar w:fldCharType="begin"/>
      </w:r>
      <w:r w:rsidR="00286C5E">
        <w:instrText xml:space="preserve"> ADDIN ZOTERO_ITEM CSL_CITATION {"citationID":"a6u4g9srr","properties":{"formattedCitation":"\\super 31\\nosupersub{}","plainCitation":"3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286C5E" w:rsidRPr="00286C5E">
        <w:rPr>
          <w:vertAlign w:val="superscript"/>
        </w:rPr>
        <w:t>31</w:t>
      </w:r>
      <w:r w:rsidR="00A841BF">
        <w:fldChar w:fldCharType="end"/>
      </w:r>
      <w:r w:rsidR="00A841BF" w:rsidRPr="002E789B">
        <w:t xml:space="preserve"> </w:t>
      </w:r>
      <w:r w:rsidR="000863E0">
        <w:t xml:space="preserve">This is especially </w:t>
      </w:r>
      <w:commentRangeStart w:id="111"/>
      <w:r w:rsidR="000863E0">
        <w:t>prevalent</w:t>
      </w:r>
      <w:commentRangeEnd w:id="111"/>
      <w:r w:rsidR="00115CD2">
        <w:rPr>
          <w:rStyle w:val="CommentReference"/>
        </w:rPr>
        <w:commentReference w:id="111"/>
      </w:r>
      <w:r w:rsidR="000863E0">
        <w:t xml:space="preserve"> in AD development, where the lack of </w:t>
      </w:r>
      <w:r w:rsidR="00CA08D3">
        <w:t>validated surrogate</w:t>
      </w:r>
      <w:r w:rsidR="000863E0">
        <w:t xml:space="preserve"> biomarkers </w:t>
      </w:r>
      <w:r w:rsidR="00CA08D3">
        <w:t>to use in</w:t>
      </w:r>
      <w:r w:rsidR="000863E0">
        <w:t xml:space="preserve"> P2 trials</w:t>
      </w:r>
      <w:r w:rsidR="002579E1">
        <w:t xml:space="preserve"> may</w:t>
      </w:r>
      <w:r w:rsidR="000863E0">
        <w:t xml:space="preserve"> </w:t>
      </w:r>
      <w:r w:rsidR="00CA08D3">
        <w:t>lead</w:t>
      </w:r>
      <w:r w:rsidR="000863E0">
        <w:t xml:space="preserve"> </w:t>
      </w:r>
      <w:r w:rsidR="00CA08D3">
        <w:t>to the initiation of</w:t>
      </w:r>
      <w:r w:rsidR="000863E0">
        <w:t xml:space="preserve"> </w:t>
      </w:r>
      <w:r w:rsidR="00F324BA">
        <w:t>P3</w:t>
      </w:r>
      <w:r w:rsidR="000863E0">
        <w:t xml:space="preserve"> trials without any indication that there is a clinical relationship</w:t>
      </w:r>
      <w:r w:rsidR="00CA08D3">
        <w:t>.</w:t>
      </w:r>
      <w:r w:rsidR="0077148A">
        <w:fldChar w:fldCharType="begin"/>
      </w:r>
      <w:r w:rsidR="00286C5E">
        <w:instrText xml:space="preserve"> ADDIN ZOTERO_ITEM CSL_CITATION {"citationID":"a21cqi93ivi","properties":{"formattedCitation":"\\super 29\\nosupersub{}","plainCitation":"29","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286C5E" w:rsidRPr="00286C5E">
        <w:rPr>
          <w:vertAlign w:val="superscript"/>
        </w:rPr>
        <w:t>29</w:t>
      </w:r>
      <w:r w:rsidR="0077148A">
        <w:fldChar w:fldCharType="end"/>
      </w:r>
      <w:r w:rsidR="00F324BA">
        <w:t xml:space="preserve"> </w:t>
      </w:r>
      <w:r w:rsidR="0077148A">
        <w:t>Reliance on these endpoints</w:t>
      </w:r>
      <w:r w:rsidR="00F324BA">
        <w:t xml:space="preserve"> </w:t>
      </w:r>
      <w:r w:rsidR="0077148A">
        <w:t xml:space="preserve">may </w:t>
      </w:r>
      <w:r w:rsidR="00570BFF">
        <w:t xml:space="preserve">hurt the chance of positive results in </w:t>
      </w:r>
      <w:r w:rsidR="00F324BA">
        <w:t>P3 trials</w:t>
      </w:r>
      <w:r w:rsidR="000863E0">
        <w:t>, as was the case with Semagacestat</w:t>
      </w:r>
      <w:r w:rsidR="008B7857">
        <w:fldChar w:fldCharType="begin"/>
      </w:r>
      <w:r w:rsidR="00286C5E">
        <w:instrText xml:space="preserve"> ADDIN ZOTERO_ITEM CSL_CITATION {"citationID":"anv13hpp5c","properties":{"formattedCitation":"\\super 32\\nosupersub{}","plainCitation":"32","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286C5E" w:rsidRPr="00286C5E">
        <w:rPr>
          <w:vertAlign w:val="superscript"/>
        </w:rPr>
        <w:t>32</w:t>
      </w:r>
      <w:r w:rsidR="008B7857">
        <w:fldChar w:fldCharType="end"/>
      </w:r>
      <w:r w:rsidR="007E1AA4">
        <w:t xml:space="preserve"> and Solanezumab</w:t>
      </w:r>
      <w:r w:rsidR="00570BFF">
        <w:t>.</w:t>
      </w:r>
      <w:r w:rsidR="007E1AA4">
        <w:fldChar w:fldCharType="begin"/>
      </w:r>
      <w:r w:rsidR="00286C5E">
        <w:instrText xml:space="preserve"> ADDIN ZOTERO_ITEM CSL_CITATION {"citationID":"a2dtgjtv47c","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286C5E" w:rsidRPr="00286C5E">
        <w:rPr>
          <w:vertAlign w:val="superscript"/>
        </w:rPr>
        <w:t>22</w:t>
      </w:r>
      <w:r w:rsidR="007E1AA4">
        <w:fldChar w:fldCharType="end"/>
      </w:r>
      <w:r w:rsidR="008B7857">
        <w:t xml:space="preserve"> </w:t>
      </w:r>
    </w:p>
    <w:p w14:paraId="53F8277E" w14:textId="3298F3C4" w:rsidR="00915521" w:rsidRDefault="00C72332" w:rsidP="00915521">
      <w:pPr>
        <w:ind w:firstLine="360"/>
      </w:pPr>
      <w:del w:id="112" w:author="Jonathan Kimmelman, Dr." w:date="2023-03-22T15:08:00Z">
        <w:r w:rsidRPr="00582832" w:rsidDel="00115CD2">
          <w:delText xml:space="preserve">Due </w:delText>
        </w:r>
      </w:del>
      <w:ins w:id="113" w:author="Jonathan Kimmelman, Dr." w:date="2023-03-22T15:08:00Z">
        <w:r w:rsidR="00115CD2">
          <w:t>Because of</w:t>
        </w:r>
        <w:r w:rsidR="00115CD2" w:rsidRPr="00582832">
          <w:t xml:space="preserve"> </w:t>
        </w:r>
      </w:ins>
      <w:del w:id="114" w:author="Jonathan Kimmelman, Dr." w:date="2023-03-22T15:08:00Z">
        <w:r w:rsidRPr="00582832" w:rsidDel="00115CD2">
          <w:delText xml:space="preserve">to </w:delText>
        </w:r>
      </w:del>
      <w:r w:rsidRPr="00582832">
        <w:t>these difficulties</w:t>
      </w:r>
      <w:r>
        <w:t xml:space="preserve">, </w:t>
      </w:r>
      <w:r w:rsidR="00F203AB">
        <w:t xml:space="preserve">investigating </w:t>
      </w:r>
      <w:r>
        <w:t xml:space="preserve">clinical efficacy is often not the </w:t>
      </w:r>
      <w:r w:rsidR="00623456">
        <w:t>primary</w:t>
      </w:r>
      <w:r>
        <w:t xml:space="preserve"> goal of P2 trials</w:t>
      </w:r>
      <w:r w:rsidR="00F203AB">
        <w:t xml:space="preserve"> in neurology</w:t>
      </w:r>
      <w:r w:rsidR="00623456">
        <w:t>.</w:t>
      </w:r>
      <w:r>
        <w:fldChar w:fldCharType="begin"/>
      </w:r>
      <w:r w:rsidR="00286C5E">
        <w:instrText xml:space="preserve"> ADDIN ZOTERO_ITEM CSL_CITATION {"citationID":"a2m44nn3nsh","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fldChar w:fldCharType="separate"/>
      </w:r>
      <w:r w:rsidR="00286C5E" w:rsidRPr="00286C5E">
        <w:rPr>
          <w:vertAlign w:val="superscript"/>
        </w:rPr>
        <w:t>25</w:t>
      </w:r>
      <w:r>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w:t>
      </w:r>
      <w:ins w:id="115" w:author="Jonathan Kimmelman, Dr." w:date="2023-03-22T15:09:00Z">
        <w:r w:rsidR="0097021A">
          <w:t>.</w:t>
        </w:r>
      </w:ins>
      <w:r w:rsidR="00A841BF" w:rsidRPr="002E789B">
        <w:t xml:space="preserve"> </w:t>
      </w:r>
      <w:del w:id="116" w:author="Jonathan Kimmelman, Dr." w:date="2023-03-22T15:09:00Z">
        <w:r w:rsidR="0077148A" w:rsidDel="0097021A">
          <w:delText xml:space="preserve">which </w:delText>
        </w:r>
      </w:del>
      <w:ins w:id="117" w:author="Jonathan Kimmelman, Dr." w:date="2023-03-22T15:09:00Z">
        <w:r w:rsidR="0097021A">
          <w:t xml:space="preserve">These </w:t>
        </w:r>
      </w:ins>
      <w:r w:rsidR="00A841BF" w:rsidRPr="002E789B">
        <w:t>can be an important step to provide evidence that the treatment is at least working how it is hypothesized.</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w:t>
      </w:r>
      <w:del w:id="118" w:author="Jonathan Kimmelman, Dr." w:date="2023-03-22T15:09:00Z">
        <w:r w:rsidR="003F0D2A" w:rsidRPr="002E789B" w:rsidDel="0097021A">
          <w:delText xml:space="preserve">biological </w:delText>
        </w:r>
      </w:del>
      <w:r w:rsidR="003F0D2A" w:rsidRPr="002E789B">
        <w:t>effect</w:t>
      </w:r>
      <w:ins w:id="119" w:author="Jonathan Kimmelman, Dr." w:date="2023-03-22T15:09:00Z">
        <w:r w:rsidR="0097021A">
          <w:t xml:space="preserve"> on a target</w:t>
        </w:r>
      </w:ins>
      <w:r w:rsidR="00623456">
        <w:t>,</w:t>
      </w:r>
      <w:r w:rsidR="003F0D2A" w:rsidRPr="002E789B">
        <w:t xml:space="preserve"> which </w:t>
      </w:r>
      <w:del w:id="120" w:author="Jonathan Kimmelman, Dr." w:date="2023-03-22T15:09:00Z">
        <w:r w:rsidR="003F0D2A" w:rsidRPr="002E789B" w:rsidDel="0097021A">
          <w:delText xml:space="preserve">they </w:delText>
        </w:r>
      </w:del>
      <w:ins w:id="121" w:author="Jonathan Kimmelman, Dr." w:date="2023-03-22T15:09:00Z">
        <w:r w:rsidR="0097021A">
          <w:t>sponsors</w:t>
        </w:r>
        <w:r w:rsidR="0097021A" w:rsidRPr="002E789B">
          <w:t xml:space="preserve"> </w:t>
        </w:r>
      </w:ins>
      <w:r w:rsidR="003F0D2A" w:rsidRPr="002E789B">
        <w:t>assume will have the desired therapeutic effect</w:t>
      </w:r>
      <w:r w:rsidR="00582832">
        <w:t>,</w:t>
      </w:r>
      <w:r w:rsidR="00376E00">
        <w:t xml:space="preserve"> and</w:t>
      </w:r>
      <w:r w:rsidR="008C6BDD">
        <w:t xml:space="preserve"> can be a vital</w:t>
      </w:r>
      <w:r w:rsidR="0077148A">
        <w:t xml:space="preserve"> </w:t>
      </w:r>
      <w:r w:rsidR="00837FFB">
        <w:t>minimum level of efficacy to show in early trials</w:t>
      </w:r>
      <w:r w:rsidR="008C6BDD">
        <w:t>.</w:t>
      </w:r>
      <w:r w:rsidR="007875E1">
        <w:fldChar w:fldCharType="begin"/>
      </w:r>
      <w:r w:rsidR="004A4072">
        <w:instrText xml:space="preserve"> ADDIN ZOTERO_ITEM CSL_CITATION {"citationID":"a1jhk0eubn3","properties":{"formattedCitation":"\\super 39,40\\nosupersub{}","plainCitation":"39,40","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7875E1">
        <w:fldChar w:fldCharType="separate"/>
      </w:r>
      <w:r w:rsidR="004A4072" w:rsidRPr="004A4072">
        <w:rPr>
          <w:vertAlign w:val="superscript"/>
        </w:rPr>
        <w:t>39,40</w:t>
      </w:r>
      <w:r w:rsidR="007875E1">
        <w:fldChar w:fldCharType="end"/>
      </w:r>
      <w:r w:rsidR="007875E1" w:rsidRPr="002E789B">
        <w:t xml:space="preserve"> </w:t>
      </w:r>
      <w:r w:rsidR="00A841BF" w:rsidRPr="002E789B">
        <w:t xml:space="preserve">For example, </w:t>
      </w:r>
      <w:commentRangeStart w:id="122"/>
      <w:r w:rsidR="00582832">
        <w:t xml:space="preserve">there have been </w:t>
      </w:r>
      <w:commentRangeEnd w:id="122"/>
      <w:r w:rsidR="0097021A">
        <w:rPr>
          <w:rStyle w:val="CommentReference"/>
        </w:rPr>
        <w:commentReference w:id="122"/>
      </w:r>
      <w:r w:rsidR="00582832">
        <w:t>several P3 trials initiated for treatments in ALS</w:t>
      </w:r>
      <w:r w:rsidR="00582832">
        <w:fldChar w:fldCharType="begin"/>
      </w:r>
      <w:r w:rsidR="00582832">
        <w:instrText xml:space="preserve"> ADDIN ZOTERO_ITEM CSL_CITATION {"citationID":"a12lb7qa1qq","properties":{"formattedCitation":"\\super 41\\nosupersub{}","plainCitation":"41","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582832" w:rsidRPr="00286C5E">
        <w:rPr>
          <w:vertAlign w:val="superscript"/>
        </w:rPr>
        <w:t>41</w:t>
      </w:r>
      <w:r w:rsidR="00582832">
        <w:fldChar w:fldCharType="end"/>
      </w:r>
      <w:r w:rsidR="00582832">
        <w:t xml:space="preserve"> and AD</w:t>
      </w:r>
      <w:r w:rsidR="00582832" w:rsidRPr="002E789B">
        <w:fldChar w:fldCharType="begin"/>
      </w:r>
      <w:r w:rsidR="00582832">
        <w:instrText xml:space="preserve"> ADDIN ZOTERO_ITEM CSL_CITATION {"citationID":"a1ne8maa4q","properties":{"formattedCitation":"\\super 42\\nosupersub{}","plainCitation":"42","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582832" w:rsidRPr="00286C5E">
        <w:rPr>
          <w:vertAlign w:val="superscript"/>
        </w:rPr>
        <w:t>42</w:t>
      </w:r>
      <w:r w:rsidR="00582832" w:rsidRPr="002E789B">
        <w:fldChar w:fldCharType="end"/>
      </w:r>
      <w:r w:rsidR="00582832">
        <w:t xml:space="preserve"> that did not show </w:t>
      </w:r>
      <w:r w:rsidR="00582832" w:rsidRPr="002E789B">
        <w:t>proof of concept</w:t>
      </w:r>
      <w:r w:rsidR="00582832" w:rsidRPr="00582832">
        <w:t xml:space="preserve"> </w:t>
      </w:r>
      <w:r w:rsidR="00582832">
        <w:t>before initiation that were ultimately non-positive.</w:t>
      </w:r>
      <w:r w:rsidR="00915521">
        <w:t xml:space="preserve"> </w:t>
      </w:r>
      <w:r w:rsidR="00915521" w:rsidRPr="0097021A">
        <w:rPr>
          <w:highlight w:val="red"/>
          <w:rPrChange w:id="123" w:author="Jonathan Kimmelman, Dr." w:date="2023-03-22T15:10:00Z">
            <w:rPr/>
          </w:rPrChange>
        </w:rPr>
        <w:t>It</w:t>
      </w:r>
      <w:r w:rsidR="00915521">
        <w:t xml:space="preserve"> is unclear which type of efficacy evidence (proof of concept, surrogate, or clinical) should be collected before P3 trial initiation in neurology. </w:t>
      </w:r>
    </w:p>
    <w:p w14:paraId="5C33DE0A" w14:textId="77777777" w:rsidR="0097021A" w:rsidRDefault="0097021A" w:rsidP="00A841BF">
      <w:pPr>
        <w:rPr>
          <w:ins w:id="124" w:author="Jonathan Kimmelman, Dr." w:date="2023-03-22T15:10:00Z"/>
          <w:color w:val="000000" w:themeColor="text1"/>
          <w:u w:val="single"/>
        </w:rPr>
      </w:pPr>
    </w:p>
    <w:p w14:paraId="31049B11" w14:textId="387ADB17" w:rsidR="00A841BF" w:rsidRPr="00712700" w:rsidRDefault="00712700" w:rsidP="00A841BF">
      <w:pPr>
        <w:rPr>
          <w:color w:val="000000" w:themeColor="text1"/>
          <w:u w:val="single"/>
        </w:rPr>
      </w:pPr>
      <w:r>
        <w:rPr>
          <w:color w:val="000000" w:themeColor="text1"/>
          <w:u w:val="single"/>
        </w:rPr>
        <w:t>Relevant patient p</w:t>
      </w:r>
      <w:r w:rsidR="00A841BF" w:rsidRPr="00712700">
        <w:rPr>
          <w:color w:val="000000" w:themeColor="text1"/>
          <w:u w:val="single"/>
        </w:rPr>
        <w:t>opulation</w:t>
      </w:r>
      <w:r>
        <w:rPr>
          <w:color w:val="000000" w:themeColor="text1"/>
          <w:u w:val="single"/>
        </w:rPr>
        <w:t>s</w:t>
      </w:r>
    </w:p>
    <w:p w14:paraId="7266DE2A" w14:textId="396381C9" w:rsidR="00A82659" w:rsidRDefault="00A841BF" w:rsidP="00A82659">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between patients of the same condition, </w:t>
      </w:r>
      <w:commentRangeStart w:id="125"/>
      <w:r w:rsidR="003F7E8D">
        <w:t xml:space="preserve">determined </w:t>
      </w:r>
      <w:commentRangeEnd w:id="125"/>
      <w:r w:rsidR="0097021A">
        <w:rPr>
          <w:rStyle w:val="CommentReference"/>
        </w:rPr>
        <w:commentReference w:id="125"/>
      </w:r>
      <w:r w:rsidR="003F7E8D">
        <w:t xml:space="preserve">by </w:t>
      </w:r>
      <w:r w:rsidR="00623456">
        <w:t xml:space="preserve">the </w:t>
      </w:r>
      <w:r w:rsidR="003F7E8D">
        <w:t xml:space="preserve">line of treatment, subgroup disease classification, genetic status, severity, and countless other variables that can impact </w:t>
      </w:r>
      <w:r w:rsidR="00623456">
        <w:t>a patient's outcome</w:t>
      </w:r>
      <w:r w:rsidR="003F7E8D">
        <w:t>.</w:t>
      </w:r>
      <w:r w:rsidR="003F7E8D">
        <w:fldChar w:fldCharType="begin"/>
      </w:r>
      <w:r w:rsidR="00992C02">
        <w:instrText xml:space="preserve"> ADDIN ZOTERO_ITEM CSL_CITATION {"citationID":"acor5ps3rg","properties":{"formattedCitation":"\\super 11,43\\nosupersub{}","plainCitation":"11,43","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992C02" w:rsidRPr="00992C02">
        <w:rPr>
          <w:vertAlign w:val="superscript"/>
        </w:rPr>
        <w:t>11,43</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w:t>
      </w:r>
      <w:del w:id="126" w:author="Jonathan Kimmelman, Dr." w:date="2023-03-22T15:11:00Z">
        <w:r w:rsidRPr="002E789B" w:rsidDel="0097021A">
          <w:delText xml:space="preserve">that </w:delText>
        </w:r>
      </w:del>
      <w:ins w:id="127" w:author="Jonathan Kimmelman, Dr." w:date="2023-03-22T15:11:00Z">
        <w:r w:rsidR="0097021A">
          <w:t>those</w:t>
        </w:r>
        <w:r w:rsidR="0097021A" w:rsidRPr="002E789B">
          <w:t xml:space="preserve"> </w:t>
        </w:r>
      </w:ins>
      <w:r w:rsidRPr="002E789B">
        <w:t>which ha</w:t>
      </w:r>
      <w:ins w:id="128" w:author="Jonathan Kimmelman, Dr." w:date="2023-03-22T15:11:00Z">
        <w:r w:rsidR="0097021A">
          <w:t>ve</w:t>
        </w:r>
      </w:ins>
      <w:del w:id="129" w:author="Jonathan Kimmelman, Dr." w:date="2023-03-22T15:11:00Z">
        <w:r w:rsidRPr="002E789B" w:rsidDel="0097021A">
          <w:delText>s</w:delText>
        </w:r>
      </w:del>
      <w:r w:rsidRPr="002E789B">
        <w:t xml:space="preserve"> been investigated </w:t>
      </w:r>
      <w:r w:rsidR="00FC0AAC">
        <w:t>in P2 trials</w:t>
      </w:r>
      <w:ins w:id="130" w:author="Jonathan Kimmelman, Dr." w:date="2023-03-22T15:12:00Z">
        <w:r w:rsidR="0097021A">
          <w:t>.</w:t>
        </w:r>
      </w:ins>
      <w:del w:id="131" w:author="Jonathan Kimmelman, Dr." w:date="2023-03-22T15:12:00Z">
        <w:r w:rsidR="00FC0AAC" w:rsidDel="0097021A">
          <w:delText>,</w:delText>
        </w:r>
      </w:del>
      <w:r w:rsidR="00FC0AAC">
        <w:t xml:space="preserve"> </w:t>
      </w:r>
      <w:del w:id="132" w:author="Jonathan Kimmelman, Dr." w:date="2023-03-22T15:12:00Z">
        <w:r w:rsidR="00FC0AAC" w:rsidDel="0097021A">
          <w:delText xml:space="preserve">which </w:delText>
        </w:r>
      </w:del>
      <w:ins w:id="133" w:author="Jonathan Kimmelman, Dr." w:date="2023-03-22T15:12:00Z">
        <w:r w:rsidR="0097021A">
          <w:t xml:space="preserve">This </w:t>
        </w:r>
      </w:ins>
      <w:r w:rsidR="00FC0AAC">
        <w:t xml:space="preserve">may </w:t>
      </w:r>
      <w:r w:rsidRPr="002E789B">
        <w:t xml:space="preserve">jeopardize the </w:t>
      </w:r>
      <w:del w:id="134" w:author="Jonathan Kimmelman, Dr." w:date="2023-03-22T15:12:00Z">
        <w:r w:rsidRPr="002E789B" w:rsidDel="0097021A">
          <w:delText xml:space="preserve">applicability </w:delText>
        </w:r>
      </w:del>
      <w:ins w:id="135" w:author="Jonathan Kimmelman, Dr." w:date="2023-03-22T15:12:00Z">
        <w:r w:rsidR="0097021A">
          <w:t>generalizability</w:t>
        </w:r>
        <w:r w:rsidR="0097021A" w:rsidRPr="002E789B">
          <w:t xml:space="preserve"> </w:t>
        </w:r>
      </w:ins>
      <w:r w:rsidR="00623456">
        <w:t xml:space="preserve">of </w:t>
      </w:r>
      <w:r w:rsidRPr="002E789B">
        <w:t xml:space="preserve">the </w:t>
      </w:r>
      <w:del w:id="136" w:author="Jonathan Kimmelman, Dr." w:date="2023-03-22T15:12:00Z">
        <w:r w:rsidRPr="002E789B" w:rsidDel="0097021A">
          <w:delText xml:space="preserve">existing </w:delText>
        </w:r>
      </w:del>
      <w:ins w:id="137" w:author="Jonathan Kimmelman, Dr." w:date="2023-03-22T15:12:00Z">
        <w:r w:rsidR="0097021A">
          <w:t>supporting</w:t>
        </w:r>
        <w:r w:rsidR="0097021A" w:rsidRPr="002E789B">
          <w:t xml:space="preserve"> </w:t>
        </w:r>
      </w:ins>
      <w:r w:rsidRPr="002E789B">
        <w:t>evidence</w:t>
      </w:r>
      <w:ins w:id="138" w:author="Jonathan Kimmelman, Dr." w:date="2023-03-22T15:12:00Z">
        <w:r w:rsidR="0097021A">
          <w:t xml:space="preserve"> for a trial or clinical application.</w:t>
        </w:r>
      </w:ins>
      <w:del w:id="139" w:author="Jonathan Kimmelman, Dr." w:date="2023-03-22T15:12:00Z">
        <w:r w:rsidR="004B1EED" w:rsidDel="0097021A">
          <w:delText>,</w:delText>
        </w:r>
      </w:del>
      <w:r w:rsidR="004B1EED">
        <w:t xml:space="preserve"> </w:t>
      </w:r>
      <w:ins w:id="140" w:author="Jonathan Kimmelman, Dr." w:date="2023-03-22T15:12:00Z">
        <w:r w:rsidR="0097021A">
          <w:t>I</w:t>
        </w:r>
      </w:ins>
      <w:del w:id="141" w:author="Jonathan Kimmelman, Dr." w:date="2023-03-22T15:12:00Z">
        <w:r w:rsidR="004B1EED" w:rsidDel="0097021A">
          <w:delText>i</w:delText>
        </w:r>
      </w:del>
      <w:r w:rsidR="004B1EED">
        <w:t>n particular the prior safety evidence</w:t>
      </w:r>
      <w:r w:rsidR="00915521">
        <w:t>.</w:t>
      </w:r>
      <w:r w:rsidRPr="002E789B">
        <w:fldChar w:fldCharType="begin"/>
      </w:r>
      <w:r w:rsidR="00286C5E">
        <w:instrText xml:space="preserve"> ADDIN ZOTERO_ITEM CSL_CITATION {"citationID":"Dk7YxtAM","properties":{"formattedCitation":"\\super 30,34\\nosupersub{}","plainCitation":"30,34","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286C5E" w:rsidRPr="00286C5E">
        <w:rPr>
          <w:vertAlign w:val="superscript"/>
        </w:rPr>
        <w:t>30,34</w:t>
      </w:r>
      <w:r w:rsidRPr="002E789B">
        <w:fldChar w:fldCharType="end"/>
      </w:r>
      <w:r w:rsidR="00623456">
        <w:t xml:space="preserve"> </w:t>
      </w:r>
      <w:commentRangeStart w:id="142"/>
      <w:r w:rsidR="00623456">
        <w:lastRenderedPageBreak/>
        <w:t>However</w:t>
      </w:r>
      <w:commentRangeEnd w:id="142"/>
      <w:r w:rsidR="0097021A">
        <w:rPr>
          <w:rStyle w:val="CommentReference"/>
        </w:rPr>
        <w:commentReference w:id="142"/>
      </w:r>
      <w:r w:rsidR="00623456">
        <w:t>,</w:t>
      </w:r>
      <w:r w:rsidR="00FC0AAC">
        <w:t xml:space="preserve"> t</w:t>
      </w:r>
      <w:r w:rsidRPr="002E789B">
        <w:t xml:space="preserve">his may be necessary to ensure that more patients can benefit from the approval </w:t>
      </w:r>
      <w:r w:rsidR="003F7E8D">
        <w:t>than a restrictive population</w:t>
      </w:r>
      <w:r w:rsidRPr="002E789B">
        <w:t>.</w:t>
      </w:r>
      <w:r w:rsidRPr="002E789B">
        <w:fldChar w:fldCharType="begin"/>
      </w:r>
      <w:r w:rsidR="00286C5E">
        <w:instrText xml:space="preserve"> ADDIN ZOTERO_ITEM CSL_CITATION {"citationID":"0iD3yLWH","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r w:rsidR="00FC0AAC">
        <w:t xml:space="preserve">Alternatively, </w:t>
      </w:r>
      <w:commentRangeStart w:id="143"/>
      <w:r w:rsidR="00FC0AAC">
        <w:t xml:space="preserve">they </w:t>
      </w:r>
      <w:commentRangeEnd w:id="143"/>
      <w:r w:rsidR="00D124A8">
        <w:rPr>
          <w:rStyle w:val="CommentReference"/>
        </w:rPr>
        <w:commentReference w:id="143"/>
      </w:r>
      <w:r w:rsidR="00FC0AAC">
        <w:t xml:space="preserve">can further restrict a population from a P2 </w:t>
      </w:r>
      <w:r w:rsidR="00915521">
        <w:t xml:space="preserve">trial </w:t>
      </w:r>
      <w:r w:rsidR="00FC0AAC">
        <w:t>using evidence from subgroups. However,</w:t>
      </w:r>
      <w:r w:rsidR="00FC0AAC" w:rsidRPr="002E789B">
        <w:t xml:space="preserve"> </w:t>
      </w:r>
      <w:r w:rsidR="00FC0AAC">
        <w:t>w</w:t>
      </w:r>
      <w:r w:rsidR="00FC0AAC" w:rsidRPr="002E789B">
        <w:t>hen</w:t>
      </w:r>
      <w:r w:rsidR="00FC0AAC">
        <w:t xml:space="preserve"> these are</w:t>
      </w:r>
      <w:r w:rsidR="00FC0AAC" w:rsidRPr="002E789B">
        <w:t xml:space="preserve"> not preplanned, extrapolation from subgroup population analyses </w:t>
      </w:r>
      <w:r w:rsidR="00915521">
        <w:t>in P2 trials 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286C5E">
        <w:instrText xml:space="preserve"> ADDIN ZOTERO_ITEM CSL_CITATION {"citationID":"a4g9gnnds0","properties":{"formattedCitation":"\\super 13,38\\nosupersub{}","plainCitation":"13,3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0AAC" w:rsidRPr="002E789B">
        <w:fldChar w:fldCharType="separate"/>
      </w:r>
      <w:r w:rsidR="00286C5E" w:rsidRPr="00286C5E">
        <w:rPr>
          <w:vertAlign w:val="superscript"/>
        </w:rPr>
        <w:t>13,38</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286C5E">
        <w:instrText xml:space="preserve"> ADDIN ZOTERO_ITEM CSL_CITATION {"citationID":"asrnghbjq","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286C5E" w:rsidRPr="00286C5E">
        <w:rPr>
          <w:vertAlign w:val="superscript"/>
        </w:rPr>
        <w:t>22</w:t>
      </w:r>
      <w:r w:rsidR="00FC0AAC" w:rsidRPr="002E789B">
        <w:fldChar w:fldCharType="end"/>
      </w:r>
      <w:r w:rsidR="00FC0AAC">
        <w:t xml:space="preserve"> PMS</w:t>
      </w:r>
      <w:r w:rsidR="00915521">
        <w:t>,</w:t>
      </w:r>
      <w:r w:rsidR="00FC0AAC">
        <w:fldChar w:fldCharType="begin"/>
      </w:r>
      <w:r w:rsidR="00286C5E">
        <w:instrText xml:space="preserve"> ADDIN ZOTERO_ITEM CSL_CITATION {"citationID":"a26clmt4ksg","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286C5E" w:rsidRPr="00286C5E">
        <w:rPr>
          <w:vertAlign w:val="superscript"/>
        </w:rPr>
        <w:t>26</w:t>
      </w:r>
      <w:r w:rsidR="00FC0AAC">
        <w:fldChar w:fldCharType="end"/>
      </w:r>
      <w:r w:rsidR="00FC0AAC" w:rsidRPr="002E789B">
        <w:t xml:space="preserve"> and AD</w:t>
      </w:r>
      <w:r w:rsidR="00FC0AAC">
        <w:t>.</w:t>
      </w:r>
      <w:r w:rsidR="00FC0AAC" w:rsidRPr="002E789B">
        <w:fldChar w:fldCharType="begin"/>
      </w:r>
      <w:r w:rsidR="00286C5E">
        <w:instrText xml:space="preserve"> ADDIN ZOTERO_ITEM CSL_CITATION {"citationID":"aipi4aed72","properties":{"formattedCitation":"\\super 22,38\\nosupersub{}","plainCitation":"22,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286C5E" w:rsidRPr="00286C5E">
        <w:rPr>
          <w:vertAlign w:val="superscript"/>
        </w:rPr>
        <w:t>22,38</w:t>
      </w:r>
      <w:r w:rsidR="00FC0AAC" w:rsidRPr="002E789B">
        <w:fldChar w:fldCharType="end"/>
      </w:r>
      <w:r w:rsidR="00FC0AAC">
        <w:t xml:space="preserve"> </w:t>
      </w:r>
    </w:p>
    <w:p w14:paraId="4C7CA676" w14:textId="200607AD" w:rsidR="00915521" w:rsidRDefault="008B5D00" w:rsidP="00915521">
      <w:pPr>
        <w:ind w:firstLine="360"/>
      </w:pPr>
      <w:r>
        <w:t xml:space="preserve">Together, this information can help </w:t>
      </w:r>
      <w:del w:id="144" w:author="Jonathan Kimmelman, Dr." w:date="2023-03-22T16:41:00Z">
        <w:r w:rsidDel="00D124A8">
          <w:delText>us gain</w:delText>
        </w:r>
      </w:del>
      <w:ins w:id="145" w:author="Jonathan Kimmelman, Dr." w:date="2023-03-22T16:41:00Z">
        <w:r w:rsidR="00D124A8">
          <w:t>generate</w:t>
        </w:r>
      </w:ins>
      <w:r>
        <w:t xml:space="preserve"> knowledge on the “intervention ensemble”, the package of variables surrounding the treatment that</w:t>
      </w:r>
      <w:r w:rsidR="00266B3D">
        <w:t xml:space="preserve"> must be researched to</w:t>
      </w:r>
      <w:r>
        <w:t xml:space="preserve"> make it clinically meaningful.</w:t>
      </w:r>
      <w:r>
        <w:fldChar w:fldCharType="begin"/>
      </w:r>
      <w:r w:rsidR="00992C02">
        <w:instrText xml:space="preserve"> ADDIN ZOTERO_ITEM CSL_CITATION {"citationID":"aqeknpiefa","properties":{"formattedCitation":"\\super 44\\nosupersub{}","plainCitation":"44","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fldChar w:fldCharType="separate"/>
      </w:r>
      <w:r w:rsidR="00992C02" w:rsidRPr="00992C02">
        <w:rPr>
          <w:vertAlign w:val="superscript"/>
        </w:rPr>
        <w:t>44</w:t>
      </w:r>
      <w:r>
        <w:fldChar w:fldCharType="end"/>
      </w:r>
      <w:r>
        <w:t xml:space="preserve"> </w:t>
      </w:r>
      <w:ins w:id="146" w:author="Jonathan Kimmelman, Dr." w:date="2023-03-22T16:42:00Z">
        <w:r w:rsidR="00D124A8">
          <w:t>STOPPED…</w:t>
        </w:r>
      </w:ins>
      <w:r w:rsidR="00D845EA">
        <w:t xml:space="preserve">Information on the variables above can </w:t>
      </w:r>
      <w:r>
        <w:t xml:space="preserve">also </w:t>
      </w:r>
      <w:r w:rsidR="00D845EA">
        <w:t>guide</w:t>
      </w:r>
      <w:r w:rsidR="00585A05" w:rsidRPr="00585A05">
        <w:t xml:space="preserve"> </w:t>
      </w:r>
      <w:r w:rsidR="00585A05">
        <w:t>“go/no-go”</w:t>
      </w:r>
      <w:r w:rsidR="00D845EA">
        <w:t xml:space="preserve"> decisions </w:t>
      </w:r>
      <w:r w:rsidR="00585A05">
        <w:t>for</w:t>
      </w:r>
      <w:r w:rsidR="00D845EA">
        <w:t xml:space="preserve"> further testing to limit waste in drug development.</w:t>
      </w:r>
      <w:r w:rsidR="00D845EA">
        <w:fldChar w:fldCharType="begin"/>
      </w:r>
      <w:r w:rsidR="004A4072">
        <w:instrText xml:space="preserve"> ADDIN ZOTERO_ITEM CSL_CITATION {"citationID":"a622h4mhdi","properties":{"formattedCitation":"\\super 11,40\\nosupersub{}","plainCitation":"11,4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D845EA">
        <w:fldChar w:fldCharType="separate"/>
      </w:r>
      <w:r w:rsidR="004A4072" w:rsidRPr="004A4072">
        <w:rPr>
          <w:vertAlign w:val="superscript"/>
        </w:rPr>
        <w:t>11,40</w:t>
      </w:r>
      <w:r w:rsidR="00D845EA">
        <w:fldChar w:fldCharType="end"/>
      </w:r>
      <w:r w:rsidR="00D845EA">
        <w:t xml:space="preserve"> </w:t>
      </w:r>
      <w:r w:rsidR="00FC743E" w:rsidRPr="002E789B">
        <w:t xml:space="preserve">P2 </w:t>
      </w:r>
      <w:r w:rsidR="00FC743E">
        <w:t xml:space="preserve">trials </w:t>
      </w:r>
      <w:r w:rsidR="00FC743E" w:rsidRPr="002E789B">
        <w:t>can be used to weed out drugs that are not likely to be successful earlier in the development process.</w:t>
      </w:r>
      <w:r w:rsidR="00FC743E" w:rsidRPr="002E789B">
        <w:fldChar w:fldCharType="begin"/>
      </w:r>
      <w:r w:rsidR="00286C5E">
        <w:instrText xml:space="preserve"> ADDIN ZOTERO_ITEM CSL_CITATION {"citationID":"FgfUD3eR","properties":{"formattedCitation":"\\super 26,38\\nosupersub{}","plainCitation":"26,38","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743E" w:rsidRPr="002E789B">
        <w:fldChar w:fldCharType="separate"/>
      </w:r>
      <w:r w:rsidR="00286C5E" w:rsidRPr="00286C5E">
        <w:rPr>
          <w:vertAlign w:val="superscript"/>
        </w:rPr>
        <w:t>26,38</w:t>
      </w:r>
      <w:r w:rsidR="00FC743E" w:rsidRPr="002E789B">
        <w:fldChar w:fldCharType="end"/>
      </w:r>
      <w:r w:rsidR="002579E1">
        <w:t xml:space="preserve"> </w:t>
      </w:r>
      <w:r w:rsidR="00D845EA">
        <w:t xml:space="preserve">For </w:t>
      </w:r>
      <w:r w:rsidR="007F327C">
        <w:t>treatments</w:t>
      </w:r>
      <w:r w:rsidR="00D845EA">
        <w:t xml:space="preserve"> that are found not to be safe or to have efficacy (however it is defined) in the population of interest, they are an important step to stop further investment. For drugs that they find to be successful, per a predefined threshold, they can be used as supportive evidence to design the </w:t>
      </w:r>
      <w:r w:rsidR="007F327C">
        <w:t>subsequent</w:t>
      </w:r>
      <w:r w:rsidR="00D845EA">
        <w:t xml:space="preserve"> trials.</w:t>
      </w:r>
    </w:p>
    <w:p w14:paraId="3707F731" w14:textId="5162CC7C" w:rsidR="00873C8C" w:rsidRDefault="00873C8C" w:rsidP="00873C8C">
      <w:pPr>
        <w:ind w:firstLine="360"/>
      </w:pPr>
      <w:r>
        <w:t xml:space="preserve">In addition, sometimes P3 trials are initiated after finding a nonpositive result on a primary efficacy endpoint in a P2 trial. In these case, P3 trial designers will </w:t>
      </w:r>
      <w:r w:rsidRPr="002E789B">
        <w:t>likely learn from other aspects of the P2 trial</w:t>
      </w:r>
      <w:r>
        <w:t xml:space="preserve"> such as information to help optimize the dose and population</w:t>
      </w:r>
      <w:r w:rsidRPr="002E789B">
        <w:t xml:space="preserve">. </w:t>
      </w:r>
      <w:r>
        <w:t>On the other hand</w:t>
      </w:r>
      <w:r w:rsidRPr="002E789B">
        <w:t>, a non</w:t>
      </w:r>
      <w:r>
        <w:t>-</w:t>
      </w:r>
      <w:r w:rsidRPr="002E789B">
        <w:t xml:space="preserve">positive result could </w:t>
      </w:r>
      <w:r>
        <w:t>have been</w:t>
      </w:r>
      <w:r w:rsidRPr="002E789B">
        <w:t xml:space="preserve"> used to decide to cease </w:t>
      </w:r>
      <w:r>
        <w:t xml:space="preserve">the </w:t>
      </w:r>
      <w:r w:rsidRPr="002E789B">
        <w:t xml:space="preserve">development of that treatment option </w:t>
      </w:r>
      <w:r>
        <w:t>because they have been given reason to believe that it may not be efficacious (a no-go signal).</w:t>
      </w:r>
    </w:p>
    <w:p w14:paraId="2D9805F7" w14:textId="44AE8E6C" w:rsidR="00FA79F1" w:rsidRDefault="00915521" w:rsidP="00873C8C">
      <w:pPr>
        <w:ind w:firstLine="360"/>
      </w:pPr>
      <w:r w:rsidRPr="00915521">
        <w:t xml:space="preserve"> </w:t>
      </w:r>
      <w:r w:rsidR="00D845EA">
        <w:t>It is unclear how much evidence is needed to make these decisions</w:t>
      </w:r>
      <w:r w:rsidR="00873C8C">
        <w:t>. One analysis from 2015 found that Phase 3 CNS drugs were almost 50% less likely to move from the P3 trial to approval than all other indications but that P2 and P1 trials were not more likely to be unsuccessful. This indicates that P3 trial initiation in neurology may be ill-informed.</w:t>
      </w:r>
      <w:r w:rsidR="00873C8C">
        <w:fldChar w:fldCharType="begin"/>
      </w:r>
      <w:r w:rsidR="00992C02">
        <w:instrText xml:space="preserve"> ADDIN ZOTERO_ITEM CSL_CITATION {"citationID":"jCkjbxpI","properties":{"formattedCitation":"\\super 45\\nosupersub{}","plainCitation":"45","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00873C8C">
        <w:fldChar w:fldCharType="separate"/>
      </w:r>
      <w:r w:rsidR="00992C02" w:rsidRPr="00992C02">
        <w:rPr>
          <w:vertAlign w:val="superscript"/>
        </w:rPr>
        <w:t>45</w:t>
      </w:r>
      <w:r w:rsidR="00873C8C">
        <w:fldChar w:fldCharType="end"/>
      </w:r>
      <w:r w:rsidR="00873C8C">
        <w:t xml:space="preserve"> Current g</w:t>
      </w:r>
      <w:r w:rsidR="00585A05" w:rsidRPr="002E789B">
        <w:t>uidelines</w:t>
      </w:r>
      <w:r w:rsidR="00585A05">
        <w:t xml:space="preserve"> </w:t>
      </w:r>
      <w:r w:rsidR="00585A05" w:rsidRPr="002E789B">
        <w:t>in ALS</w:t>
      </w:r>
      <w:r w:rsidR="00585A05">
        <w:fldChar w:fldCharType="begin"/>
      </w:r>
      <w:r w:rsidR="00286C5E">
        <w:instrText xml:space="preserve"> ADDIN ZOTERO_ITEM CSL_CITATION {"citationID":"a2k12t3o3ck","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fldChar w:fldCharType="separate"/>
      </w:r>
      <w:r w:rsidR="00286C5E" w:rsidRPr="00286C5E">
        <w:rPr>
          <w:vertAlign w:val="superscript"/>
        </w:rPr>
        <w:t>25</w:t>
      </w:r>
      <w:r w:rsidR="00585A05">
        <w:fldChar w:fldCharType="end"/>
      </w:r>
      <w:r w:rsidR="00585A05">
        <w:t>, PMS</w:t>
      </w:r>
      <w:r w:rsidR="00585A05">
        <w:fldChar w:fldCharType="begin"/>
      </w:r>
      <w:r w:rsidR="00286C5E">
        <w:instrText xml:space="preserve"> ADDIN ZOTERO_ITEM CSL_CITATION {"citationID":"adhh6fdcgi","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fldChar w:fldCharType="separate"/>
      </w:r>
      <w:r w:rsidR="00286C5E" w:rsidRPr="00286C5E">
        <w:rPr>
          <w:vertAlign w:val="superscript"/>
        </w:rPr>
        <w:t>26</w:t>
      </w:r>
      <w:r w:rsidR="00585A05">
        <w:fldChar w:fldCharType="end"/>
      </w:r>
      <w:r w:rsidR="00585A05">
        <w:t>, and</w:t>
      </w:r>
      <w:r w:rsidR="00585A05" w:rsidRPr="002E789B">
        <w:t xml:space="preserve"> AD</w:t>
      </w:r>
      <w:r w:rsidR="00585A05">
        <w:fldChar w:fldCharType="begin"/>
      </w:r>
      <w:r w:rsidR="00286C5E">
        <w:instrText xml:space="preserve"> ADDIN ZOTERO_ITEM CSL_CITATION {"citationID":"aefqu56rne","properties":{"formattedCitation":"\\super 38\\nosupersub{}","plainCitation":"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585A05">
        <w:fldChar w:fldCharType="separate"/>
      </w:r>
      <w:r w:rsidR="00286C5E" w:rsidRPr="00286C5E">
        <w:rPr>
          <w:vertAlign w:val="superscript"/>
        </w:rPr>
        <w:t>38</w:t>
      </w:r>
      <w:r w:rsidR="00585A05">
        <w:fldChar w:fldCharType="end"/>
      </w:r>
      <w:r w:rsidR="00585A05" w:rsidRPr="002E789B">
        <w:t xml:space="preserve"> suggest that P3 trials can be initiated without </w:t>
      </w:r>
      <w:r w:rsidR="007F327C">
        <w:t>apparent</w:t>
      </w:r>
      <w:r w:rsidR="00585A05" w:rsidRPr="002E789B">
        <w:t xml:space="preserve"> clinical efficacy</w:t>
      </w:r>
      <w:r w:rsidR="00585A05">
        <w:t xml:space="preserve"> but not without proof of concept, dose information on safety, and the population defined.</w:t>
      </w:r>
    </w:p>
    <w:p w14:paraId="59C9AA56" w14:textId="01453CE5" w:rsidR="00585A05" w:rsidRDefault="00585A05" w:rsidP="00585A05">
      <w:pPr>
        <w:ind w:firstLine="360"/>
      </w:pPr>
      <w:r>
        <w:t xml:space="preserve"> </w:t>
      </w:r>
      <w:r w:rsidR="00915521">
        <w:t>Transition…</w:t>
      </w:r>
    </w:p>
    <w:p w14:paraId="3182C2D4" w14:textId="77777777" w:rsidR="0097021A" w:rsidRDefault="0097021A" w:rsidP="008B5D00">
      <w:pPr>
        <w:spacing w:after="30"/>
        <w:rPr>
          <w:ins w:id="147" w:author="Jonathan Kimmelman, Dr." w:date="2023-03-22T15:14:00Z"/>
          <w:b/>
          <w:bCs/>
        </w:rPr>
      </w:pPr>
    </w:p>
    <w:p w14:paraId="2FFB1F72" w14:textId="5471EC4A" w:rsidR="00A906A5" w:rsidRPr="008B5D00" w:rsidRDefault="00F203AB" w:rsidP="008B5D00">
      <w:pPr>
        <w:spacing w:after="30"/>
        <w:rPr>
          <w:b/>
          <w:bCs/>
        </w:rPr>
      </w:pPr>
      <w:r w:rsidRPr="00F203AB">
        <w:rPr>
          <w:b/>
          <w:bCs/>
        </w:rPr>
        <w:t>Impact of bypassing P2 trials on the research trajectory</w:t>
      </w:r>
    </w:p>
    <w:p w14:paraId="18A4BB03" w14:textId="00C11D56" w:rsidR="00FA79F1" w:rsidRPr="00FA79F1" w:rsidRDefault="00A906A5" w:rsidP="00FA79F1">
      <w:pPr>
        <w:ind w:firstLine="360"/>
      </w:pPr>
      <w:r>
        <w:t>T</w:t>
      </w:r>
      <w:r w:rsidR="00FA79F1">
        <w:t xml:space="preserve">he decision to move into </w:t>
      </w:r>
      <w:r w:rsidR="007F327C">
        <w:t>a P3 trial</w:t>
      </w:r>
      <w:r w:rsidR="00FA79F1">
        <w:t xml:space="preserve"> and expose large numbers of patients to a new drug should be backed by the greatest chance for success because of limited resources and </w:t>
      </w:r>
      <w:r w:rsidR="004D400A">
        <w:t xml:space="preserve">to protect </w:t>
      </w:r>
      <w:r w:rsidR="00FA79F1">
        <w:t>patient welfare.</w:t>
      </w:r>
      <w:r w:rsidR="00FA79F1">
        <w:fldChar w:fldCharType="begin"/>
      </w:r>
      <w:r w:rsidR="00286C5E">
        <w:instrText xml:space="preserve"> ADDIN ZOTERO_ITEM CSL_CITATION {"citationID":"a158ovr0cdr","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FA79F1">
        <w:fldChar w:fldCharType="separate"/>
      </w:r>
      <w:r w:rsidR="00286C5E" w:rsidRPr="00286C5E">
        <w:rPr>
          <w:vertAlign w:val="superscript"/>
        </w:rPr>
        <w:t>5</w:t>
      </w:r>
      <w:r w:rsidR="00FA79F1">
        <w:fldChar w:fldCharType="end"/>
      </w:r>
      <w:r w:rsidR="00FA79F1" w:rsidRPr="00B17802">
        <w:t xml:space="preserve"> </w:t>
      </w:r>
      <w:r w:rsidR="0038415B">
        <w:t xml:space="preserve">In what follows, I will review how the decision to bypass P2 may impact </w:t>
      </w:r>
      <w:r w:rsidR="00873C8C">
        <w:t xml:space="preserve">efficiency in drug development, both in </w:t>
      </w:r>
      <w:r w:rsidR="0038415B">
        <w:t>cost</w:t>
      </w:r>
      <w:r w:rsidR="00873C8C">
        <w:t xml:space="preserve"> to develop a new drug and </w:t>
      </w:r>
      <w:r w:rsidR="007F327C">
        <w:t xml:space="preserve">the </w:t>
      </w:r>
      <w:r w:rsidR="0038415B">
        <w:t xml:space="preserve">number of patients involved, and </w:t>
      </w:r>
      <w:r w:rsidR="00873C8C">
        <w:t xml:space="preserve">the </w:t>
      </w:r>
      <w:r w:rsidR="007F327C">
        <w:t>risks</w:t>
      </w:r>
      <w:r w:rsidR="0038415B">
        <w:t xml:space="preserve"> and benefits for patients involved in the P3 </w:t>
      </w:r>
      <w:commentRangeStart w:id="148"/>
      <w:r w:rsidR="0038415B">
        <w:t>trial.</w:t>
      </w:r>
      <w:commentRangeEnd w:id="148"/>
      <w:r w:rsidR="00DA7AA3">
        <w:rPr>
          <w:rStyle w:val="CommentReference"/>
        </w:rPr>
        <w:commentReference w:id="148"/>
      </w:r>
    </w:p>
    <w:p w14:paraId="58461A80" w14:textId="77777777" w:rsidR="00970B2C" w:rsidRDefault="00970B2C" w:rsidP="00F203AB">
      <w:pPr>
        <w:spacing w:after="30"/>
        <w:rPr>
          <w:ins w:id="149" w:author="Jonathan Kimmelman, Dr." w:date="2023-03-22T16:44:00Z"/>
          <w:u w:val="single"/>
        </w:rPr>
      </w:pPr>
    </w:p>
    <w:p w14:paraId="7E81442B" w14:textId="1E2DA600" w:rsidR="00FA79F1" w:rsidRDefault="00FA79F1" w:rsidP="00F203AB">
      <w:pPr>
        <w:spacing w:after="30"/>
        <w:rPr>
          <w:u w:val="single"/>
        </w:rPr>
      </w:pPr>
      <w:r w:rsidRPr="00FA79F1">
        <w:rPr>
          <w:u w:val="single"/>
        </w:rPr>
        <w:t>Efficiency</w:t>
      </w:r>
    </w:p>
    <w:p w14:paraId="1C22DA70" w14:textId="75EFDB1A" w:rsidR="0000324F" w:rsidRPr="00A906A5" w:rsidRDefault="00A906A5" w:rsidP="00A906A5">
      <w:pPr>
        <w:ind w:firstLine="360"/>
      </w:pPr>
      <w:r>
        <w:t>Finding out that a treatment does not work is not a “failure</w:t>
      </w:r>
      <w:r w:rsidR="00DA7AA3">
        <w:t>”,</w:t>
      </w:r>
      <w:r>
        <w:t xml:space="preserve"> but rather a powerful tool to learn more about a disease and treatment target.</w:t>
      </w:r>
      <w:r>
        <w:fldChar w:fldCharType="begin"/>
      </w:r>
      <w:r w:rsidR="00992C02">
        <w:instrText xml:space="preserve"> ADDIN ZOTERO_ITEM CSL_CITATION {"citationID":"aqd0sgvhiu","properties":{"formattedCitation":"\\super 46\\nosupersub{}","plainCitation":"46","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schema":"https://github.com/citation-style-language/schema/raw/master/csl-citation.json"} </w:instrText>
      </w:r>
      <w:r>
        <w:fldChar w:fldCharType="separate"/>
      </w:r>
      <w:r w:rsidR="00992C02" w:rsidRPr="00992C02">
        <w:rPr>
          <w:vertAlign w:val="superscript"/>
        </w:rPr>
        <w:t>46</w:t>
      </w:r>
      <w:r>
        <w:fldChar w:fldCharType="end"/>
      </w:r>
      <w:r>
        <w:t xml:space="preserve"> However, in cases </w:t>
      </w:r>
      <w:r w:rsidRPr="002E789B">
        <w:t>where these phase 3 trials skipped earlier efficacy trials</w:t>
      </w:r>
      <w:r>
        <w:t>,</w:t>
      </w:r>
      <w:r w:rsidRPr="002E789B">
        <w:t xml:space="preserve"> the </w:t>
      </w:r>
      <w:r>
        <w:t xml:space="preserve">cost, time and number of patients may have been limited if the treatment was found to not work in a P2 trial. </w:t>
      </w:r>
      <w:r w:rsidR="0000324F" w:rsidRPr="002E789B">
        <w:rPr>
          <w:color w:val="000000" w:themeColor="text1"/>
        </w:rPr>
        <w:t xml:space="preserve">Rubenstein et al.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 number of drugs starting the pipeline </w:t>
      </w:r>
      <w:r w:rsidR="007F327C">
        <w:rPr>
          <w:color w:val="000000" w:themeColor="text1"/>
        </w:rPr>
        <w:t>was</w:t>
      </w:r>
      <w:r w:rsidR="0000324F" w:rsidRPr="002E789B">
        <w:rPr>
          <w:color w:val="000000" w:themeColor="text1"/>
        </w:rPr>
        <w:t xml:space="preserve"> limited and there were unlimited resources for researchers to use in clinical trials. This way, screening out ineffective drugs would be unnecessary</w:t>
      </w:r>
      <w:r w:rsidR="007F327C">
        <w:rPr>
          <w:color w:val="000000" w:themeColor="text1"/>
        </w:rPr>
        <w:t>,</w:t>
      </w:r>
      <w:r w:rsidR="0000324F" w:rsidRPr="002E789B">
        <w:rPr>
          <w:color w:val="000000" w:themeColor="text1"/>
        </w:rPr>
        <w:t xml:space="preserve"> and there was no cost to researching ineffective therapies.</w:t>
      </w:r>
      <w:r w:rsidR="0000324F" w:rsidRPr="002E789B">
        <w:rPr>
          <w:color w:val="000000" w:themeColor="text1"/>
        </w:rPr>
        <w:fldChar w:fldCharType="begin"/>
      </w:r>
      <w:r w:rsidR="00992C02">
        <w:rPr>
          <w:color w:val="000000" w:themeColor="text1"/>
        </w:rPr>
        <w:instrText xml:space="preserve"> ADDIN ZOTERO_ITEM CSL_CITATION {"citationID":"1OJiB3EJ","properties":{"formattedCitation":"\\super 47\\nosupersub{}","plainCitation":"47","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992C02" w:rsidRPr="00992C02">
        <w:rPr>
          <w:color w:val="000000"/>
          <w:vertAlign w:val="superscript"/>
        </w:rPr>
        <w:t>47</w:t>
      </w:r>
      <w:r w:rsidR="0000324F" w:rsidRPr="002E789B">
        <w:rPr>
          <w:color w:val="000000" w:themeColor="text1"/>
        </w:rPr>
        <w:fldChar w:fldCharType="end"/>
      </w:r>
      <w:r w:rsidR="0000324F" w:rsidRPr="002E789B">
        <w:rPr>
          <w:color w:val="000000" w:themeColor="text1"/>
        </w:rPr>
        <w:t xml:space="preserve"> Unfortunately, this is not the case in the real world.</w:t>
      </w:r>
      <w:r w:rsidRPr="00A906A5">
        <w:t xml:space="preserve"> </w:t>
      </w:r>
    </w:p>
    <w:p w14:paraId="32BA0712" w14:textId="54B983D0" w:rsidR="0000324F" w:rsidRPr="0000324F" w:rsidRDefault="00FC743E" w:rsidP="0000324F">
      <w:pPr>
        <w:spacing w:after="30"/>
        <w:ind w:firstLine="360"/>
        <w:rPr>
          <w:u w:val="single"/>
        </w:rPr>
      </w:pPr>
      <w:r>
        <w:t>T</w:t>
      </w:r>
      <w:r w:rsidR="00A82659" w:rsidRPr="002E789B">
        <w:t xml:space="preserve">he cost of running a phase 2 </w:t>
      </w:r>
      <w:r w:rsidR="00CF0805">
        <w:t>or</w:t>
      </w:r>
      <w:r w:rsidR="00A82659" w:rsidRPr="002E789B">
        <w:t xml:space="preserve"> phase 3 </w:t>
      </w:r>
      <w:r w:rsidR="00CF0805">
        <w:t xml:space="preserve">trial </w:t>
      </w:r>
      <w:r w:rsidR="00A82659" w:rsidRPr="002E789B">
        <w:t>differ</w:t>
      </w:r>
      <w:r w:rsidR="00CF0805">
        <w:t>s</w:t>
      </w:r>
      <w:r w:rsidR="00A82659" w:rsidRPr="002E789B">
        <w:t xml:space="preserve"> significantly</w:t>
      </w:r>
      <w:r>
        <w:t>. A</w:t>
      </w:r>
      <w:r w:rsidR="00A82659" w:rsidRPr="002E789B">
        <w:t xml:space="preserve">lthough it is hard to estimate </w:t>
      </w:r>
      <w:r w:rsidR="007F327C">
        <w:t xml:space="preserve">the </w:t>
      </w:r>
      <w:r w:rsidR="00A82659" w:rsidRPr="002E789B">
        <w:t>average costs of different phase trials because reporting of such is weak</w:t>
      </w:r>
      <w:r>
        <w:t>,</w:t>
      </w:r>
      <w:r w:rsidR="00A82659" w:rsidRPr="002E789B">
        <w:fldChar w:fldCharType="begin"/>
      </w:r>
      <w:r w:rsidR="00992C02">
        <w:instrText xml:space="preserve"> ADDIN ZOTERO_ITEM CSL_CITATION {"citationID":"a1mer7m7okb","properties":{"formattedCitation":"\\super 48\\nosupersub{}","plainCitation":"48","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992C02" w:rsidRPr="00992C02">
        <w:rPr>
          <w:vertAlign w:val="superscript"/>
        </w:rPr>
        <w:t>48</w:t>
      </w:r>
      <w:r w:rsidR="00A82659" w:rsidRPr="002E789B">
        <w:fldChar w:fldCharType="end"/>
      </w:r>
      <w:r w:rsidR="00A82659" w:rsidRPr="002E789B">
        <w:t xml:space="preserve"> one paper </w:t>
      </w:r>
      <w:r w:rsidR="00A82659" w:rsidRPr="002E789B">
        <w:lastRenderedPageBreak/>
        <w:t xml:space="preserve">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992C02">
        <w:instrText xml:space="preserve"> ADDIN ZOTERO_ITEM CSL_CITATION {"citationID":"a29uh1hnjoc","properties":{"formattedCitation":"\\super 49\\nosupersub{}","plainCitation":"49","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992C02" w:rsidRPr="00992C02">
        <w:rPr>
          <w:vertAlign w:val="superscript"/>
        </w:rPr>
        <w:t>49</w:t>
      </w:r>
      <w:r w:rsidR="00A82659" w:rsidRPr="002E789B">
        <w:fldChar w:fldCharType="end"/>
      </w:r>
      <w:r w:rsidR="007875E1">
        <w:t xml:space="preserve"> Using a</w:t>
      </w:r>
      <w:r w:rsidR="00DA7AA3">
        <w:t xml:space="preserve"> similar </w:t>
      </w:r>
      <w:r w:rsidR="007875E1">
        <w:t>estimate for AD development</w:t>
      </w:r>
      <w:r w:rsidR="00A82659" w:rsidRPr="002E789B">
        <w:t xml:space="preserve">, </w:t>
      </w:r>
      <w:r w:rsidR="00A82659">
        <w:t xml:space="preserve">finding an ineffective drug in a P3 trial that they could have found with a P2 trial could </w:t>
      </w:r>
      <w:r w:rsidR="007875E1">
        <w:t xml:space="preserve">double </w:t>
      </w:r>
      <w:r w:rsidR="00A82659">
        <w:t>the cost of development</w:t>
      </w:r>
      <w:r w:rsidR="007875E1">
        <w:t xml:space="preserve"> and the time it takes to find this result</w:t>
      </w:r>
      <w:r w:rsidR="00A82659">
        <w:t>.</w:t>
      </w:r>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r w:rsidR="00CF0805">
        <w:t xml:space="preserve"> </w:t>
      </w:r>
      <w:r w:rsidR="007F327C">
        <w:t>Suppose there is a nonpositive result in P3 after bypassing. In that case,</w:t>
      </w:r>
      <w:r w:rsidR="00CF0805">
        <w:t xml:space="preserve"> it can be unclear if this is due to ineffective drugs or the lack of evidence used to shape the P3 trial, potentially requiring more testing and adding to the cost and time to </w:t>
      </w:r>
      <w:r w:rsidR="007F327C">
        <w:t>develop a new drug</w:t>
      </w:r>
      <w:r w:rsidR="00CF0805">
        <w:t xml:space="preserve">. However, this practice would save money and time </w:t>
      </w:r>
      <w:r w:rsidR="007F327C">
        <w:t>if</w:t>
      </w:r>
      <w:r w:rsidR="00CF0805">
        <w:t xml:space="preserve"> the P3 trial is positive after bypassing a P2 trial compared to the case where a P2 is run and </w:t>
      </w:r>
      <w:r w:rsidR="00CF0805" w:rsidRPr="002E789B">
        <w:t>followed by a P3 trial</w:t>
      </w:r>
      <w:r w:rsidR="00CF0805">
        <w:t>.</w:t>
      </w:r>
    </w:p>
    <w:p w14:paraId="7DEE7766" w14:textId="23B52AED" w:rsidR="00C63FEF" w:rsidRPr="0000324F" w:rsidRDefault="0000324F" w:rsidP="0000324F">
      <w:pPr>
        <w:ind w:firstLine="360"/>
        <w:rPr>
          <w:color w:val="000000" w:themeColor="text1"/>
          <w:u w:val="single"/>
        </w:rPr>
      </w:pPr>
      <w:r>
        <w:t xml:space="preserve">In addition to research </w:t>
      </w:r>
      <w:r w:rsidR="007F327C">
        <w:t>costs</w:t>
      </w:r>
      <w:r>
        <w:t xml:space="preserve"> and time to development, patients are an </w:t>
      </w:r>
      <w:r w:rsidR="007F327C">
        <w:t>essential</w:t>
      </w:r>
      <w:r>
        <w:t xml:space="preserve"> resource to consider</w:t>
      </w:r>
      <w:r w:rsidR="00B07780">
        <w:t xml:space="preserve"> because p</w:t>
      </w:r>
      <w:r w:rsidR="00B07780" w:rsidRPr="002E789B">
        <w:t>articipating in clinical trials is not without its costs</w:t>
      </w:r>
      <w:r w:rsidR="00DA7AA3">
        <w:t xml:space="preserve"> and burdens</w:t>
      </w:r>
      <w:r w:rsidR="00B07780" w:rsidRPr="002E789B">
        <w:t xml:space="preserve"> for patients.</w:t>
      </w:r>
      <w:r w:rsidR="00B07780" w:rsidRPr="002E789B">
        <w:fldChar w:fldCharType="begin"/>
      </w:r>
      <w:r w:rsidR="00992C02">
        <w:instrText xml:space="preserve"> ADDIN ZOTERO_ITEM CSL_CITATION {"citationID":"akrfrpfl20","properties":{"formattedCitation":"\\super 50\\nosupersub{}","plainCitation":"50","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00B07780" w:rsidRPr="002E789B">
        <w:fldChar w:fldCharType="separate"/>
      </w:r>
      <w:r w:rsidR="00992C02" w:rsidRPr="00992C02">
        <w:rPr>
          <w:vertAlign w:val="superscript"/>
        </w:rPr>
        <w:t>50</w:t>
      </w:r>
      <w:r w:rsidR="00B07780" w:rsidRPr="002E789B">
        <w:fldChar w:fldCharType="end"/>
      </w:r>
      <w:r w:rsidR="00B07780">
        <w:t xml:space="preserve"> </w:t>
      </w:r>
      <w:r w:rsidR="00A841BF" w:rsidRPr="002E789B">
        <w:t xml:space="preserve">There is no evidence to the best of our knowledg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or the number of hours they contribute of their time</w:t>
      </w:r>
      <w:r w:rsidR="007F327C">
        <w:t xml:space="preserve">. Still, </w:t>
      </w:r>
      <w:r w:rsidR="00DA7AA3">
        <w:t>a P</w:t>
      </w:r>
      <w:r w:rsidR="00A841BF" w:rsidRPr="002E789B">
        <w:t xml:space="preserve">3 trial will likely </w:t>
      </w:r>
      <w:r>
        <w:t>use greater amounts of both resources</w:t>
      </w:r>
      <w:r w:rsidR="00A841BF" w:rsidRPr="002E789B">
        <w:t>. A few studies have investigated the amount of time different treatments require of patient</w:t>
      </w:r>
      <w:r w:rsidR="007F327C">
        <w:t>s</w:t>
      </w:r>
      <w:r w:rsidR="00A841BF" w:rsidRPr="002E789B">
        <w:t xml:space="preserve"> in clinical care</w:t>
      </w:r>
      <w:r w:rsidR="007F327C">
        <w:t>.</w:t>
      </w:r>
      <w:r w:rsidR="00A841BF" w:rsidRPr="002E789B">
        <w:fldChar w:fldCharType="begin"/>
      </w:r>
      <w:r w:rsidR="00992C02">
        <w:instrText xml:space="preserve"> ADDIN ZOTERO_ITEM CSL_CITATION {"citationID":"ahhbpa4e7c","properties":{"formattedCitation":"\\super 51\\uc0\\u8211{}53\\nosupersub{}","plainCitation":"51–53","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label":"page"}],"schema":"https://github.com/citation-style-language/schema/raw/master/csl-citation.json"} </w:instrText>
      </w:r>
      <w:r w:rsidR="00A841BF" w:rsidRPr="002E789B">
        <w:fldChar w:fldCharType="separate"/>
      </w:r>
      <w:r w:rsidR="00992C02" w:rsidRPr="00992C02">
        <w:rPr>
          <w:vertAlign w:val="superscript"/>
        </w:rPr>
        <w:t>51–53</w:t>
      </w:r>
      <w:r w:rsidR="00A841BF" w:rsidRPr="002E789B">
        <w:fldChar w:fldCharType="end"/>
      </w:r>
      <w:r w:rsidR="00A841BF" w:rsidRPr="002E789B">
        <w:t xml:space="preserve"> </w:t>
      </w:r>
      <w:r w:rsidR="007F327C">
        <w:t>O</w:t>
      </w:r>
      <w:r w:rsidR="00A841BF" w:rsidRPr="002E789B">
        <w:t xml:space="preserve">ne </w:t>
      </w:r>
      <w:r w:rsidR="007F327C">
        <w:t>found that 10% of living days involved</w:t>
      </w:r>
      <w:r w:rsidR="00A841BF" w:rsidRPr="002E789B">
        <w:t xml:space="preserve"> seeking care</w:t>
      </w:r>
      <w:r w:rsidR="00DA7AA3">
        <w:t xml:space="preserve"> for cancer patients</w:t>
      </w:r>
      <w:r w:rsidR="00A841BF" w:rsidRPr="002E789B">
        <w:t>.</w:t>
      </w:r>
      <w:r w:rsidR="00DA7AA3">
        <w:fldChar w:fldCharType="begin"/>
      </w:r>
      <w:r w:rsidR="00992C02">
        <w:instrText xml:space="preserve"> ADDIN ZOTERO_ITEM CSL_CITATION {"citationID":"a2gn77juirc","properties":{"formattedCitation":"\\super 53\\nosupersub{}","plainCitation":"53","noteIndex":0},"citationItems":[{"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00DA7AA3">
        <w:fldChar w:fldCharType="separate"/>
      </w:r>
      <w:r w:rsidR="00992C02" w:rsidRPr="00992C02">
        <w:rPr>
          <w:vertAlign w:val="superscript"/>
        </w:rPr>
        <w:t>53</w:t>
      </w:r>
      <w:r w:rsidR="00DA7AA3">
        <w:fldChar w:fldCharType="end"/>
      </w:r>
      <w:r w:rsidR="00A841BF" w:rsidRPr="002E789B">
        <w:t xml:space="preserve"> This amount of time has not been estimated for participation in clinical trials, but it is sure to be higher due to exposure to research methods and assessment.</w:t>
      </w:r>
      <w:r w:rsidR="00DA7AA3">
        <w:t xml:space="preserve"> </w:t>
      </w:r>
      <w:r w:rsidR="002275AE">
        <w:t xml:space="preserve">This donation of patient time, especially </w:t>
      </w:r>
      <w:r w:rsidR="007F327C">
        <w:t xml:space="preserve">for </w:t>
      </w:r>
      <w:r w:rsidR="002275AE">
        <w:t>patients who are made vulnerable by their conditions, should be optimized to have the greatest possible return on investment</w:t>
      </w:r>
      <w:r w:rsidR="006F7F01">
        <w:t>.</w:t>
      </w:r>
    </w:p>
    <w:p w14:paraId="266180DF" w14:textId="77777777" w:rsidR="00970B2C" w:rsidRDefault="00970B2C" w:rsidP="00A841BF">
      <w:pPr>
        <w:spacing w:after="30"/>
        <w:rPr>
          <w:ins w:id="150" w:author="Jonathan Kimmelman, Dr." w:date="2023-03-22T16:44:00Z"/>
          <w:color w:val="000000" w:themeColor="text1"/>
          <w:u w:val="single"/>
        </w:rPr>
      </w:pPr>
    </w:p>
    <w:p w14:paraId="28960BBD" w14:textId="5AA5D176" w:rsidR="009B05B8" w:rsidRDefault="00FA79F1" w:rsidP="00A841BF">
      <w:pPr>
        <w:spacing w:after="30"/>
        <w:rPr>
          <w:color w:val="000000" w:themeColor="text1"/>
          <w:u w:val="single"/>
        </w:rPr>
      </w:pPr>
      <w:r>
        <w:rPr>
          <w:color w:val="000000" w:themeColor="text1"/>
          <w:u w:val="single"/>
        </w:rPr>
        <w:t>Risks and benefits to patient participants</w:t>
      </w:r>
    </w:p>
    <w:p w14:paraId="5008045B" w14:textId="77777777" w:rsidR="006C340D" w:rsidRDefault="00CF0805" w:rsidP="00B07780">
      <w:pPr>
        <w:spacing w:after="30"/>
        <w:ind w:firstLine="720"/>
      </w:pPr>
      <w:r>
        <w:t>In addition</w:t>
      </w:r>
      <w:r w:rsidR="005D53BE">
        <w:t xml:space="preserve"> to designing efficient research trajectories</w:t>
      </w:r>
      <w:r>
        <w:t xml:space="preserve">, it is </w:t>
      </w:r>
      <w:r w:rsidR="007F327C">
        <w:t>essential</w:t>
      </w:r>
      <w:r>
        <w:t xml:space="preserve"> to consider </w:t>
      </w:r>
      <w:r w:rsidRPr="002E789B">
        <w:t xml:space="preserve">how bypassing a P2 trial </w:t>
      </w:r>
      <w:r w:rsidR="007F327C">
        <w:t>impacts</w:t>
      </w:r>
      <w:r w:rsidRPr="002E789B">
        <w:t xml:space="preserve"> the risks and benefits afforded to patients who participate in these P3 trials compared to patients participating in P3 trials</w:t>
      </w:r>
      <w:r w:rsidR="00DA7AA3">
        <w:t xml:space="preserve"> based on</w:t>
      </w:r>
      <w:r w:rsidRPr="002E789B">
        <w:t xml:space="preserve"> P2 trials</w:t>
      </w:r>
      <w:r>
        <w:t>.</w:t>
      </w:r>
      <w:r w:rsidRPr="002E789B">
        <w:rPr>
          <w:color w:val="538135" w:themeColor="accent6" w:themeShade="BF"/>
        </w:rPr>
        <w:t xml:space="preserve"> </w:t>
      </w:r>
      <w:r w:rsidRPr="002E789B">
        <w:t xml:space="preserve">The potential benefit for </w:t>
      </w:r>
      <w:r w:rsidR="00CF52D4">
        <w:t xml:space="preserve">a pharmaceutical </w:t>
      </w:r>
      <w:r w:rsidRPr="002E789B">
        <w:t>company and future patients cannot be exchanged for the decline in welfare for the patients involved.</w:t>
      </w:r>
      <w:r w:rsidR="00B07780">
        <w:t xml:space="preserve"> </w:t>
      </w:r>
    </w:p>
    <w:p w14:paraId="3CB07CC2" w14:textId="214076A4" w:rsidR="006C340D" w:rsidRDefault="00AF0FE1" w:rsidP="006C340D">
      <w:pPr>
        <w:spacing w:after="30"/>
        <w:ind w:firstLine="720"/>
        <w:rPr>
          <w:color w:val="000000" w:themeColor="text1"/>
        </w:rPr>
      </w:pPr>
      <w:r>
        <w:t>One way to conceptualize protecting risk and benefit for patients in trials is to consider the concept of clinical equipoise</w:t>
      </w:r>
      <w:r w:rsidR="006C340D">
        <w:t xml:space="preserve"> as described by Freedman</w:t>
      </w:r>
      <w:r>
        <w:t>.</w:t>
      </w:r>
      <w:r w:rsidR="006C340D">
        <w:t xml:space="preserve"> </w:t>
      </w:r>
      <w:r w:rsidR="00A63B60">
        <w:rPr>
          <w:color w:val="000000" w:themeColor="text1"/>
        </w:rPr>
        <w:t xml:space="preserve">There are two tenets of </w:t>
      </w:r>
      <w:r>
        <w:rPr>
          <w:color w:val="000000" w:themeColor="text1"/>
        </w:rPr>
        <w:t xml:space="preserve">clinical </w:t>
      </w:r>
      <w:r w:rsidR="00A63B60">
        <w:rPr>
          <w:color w:val="000000" w:themeColor="text1"/>
        </w:rPr>
        <w:t>equipoise</w:t>
      </w:r>
      <w:r w:rsidR="006C340D">
        <w:rPr>
          <w:color w:val="000000" w:themeColor="text1"/>
        </w:rPr>
        <w:t xml:space="preserve"> that he argued must be fulfilled to justify randomizing patients in a clinical tri</w:t>
      </w:r>
      <w:r w:rsidR="00EE6D3D">
        <w:rPr>
          <w:color w:val="000000" w:themeColor="text1"/>
        </w:rPr>
        <w:t>al</w:t>
      </w:r>
      <w:r w:rsidR="00C45ACD">
        <w:rPr>
          <w:color w:val="000000" w:themeColor="text1"/>
        </w:rPr>
        <w:t xml:space="preserve"> rather than providing them with standard of care</w:t>
      </w:r>
      <w:r w:rsidR="00EE6D3D">
        <w:rPr>
          <w:color w:val="000000" w:themeColor="text1"/>
        </w:rPr>
        <w:t xml:space="preserve">. </w:t>
      </w:r>
      <w:r>
        <w:rPr>
          <w:color w:val="000000" w:themeColor="text1"/>
        </w:rPr>
        <w:t xml:space="preserve">These are </w:t>
      </w:r>
      <w:r w:rsidR="00DA7AA3">
        <w:rPr>
          <w:color w:val="000000" w:themeColor="text1"/>
        </w:rPr>
        <w:t xml:space="preserve">1) </w:t>
      </w:r>
      <w:r w:rsidR="007F327C">
        <w:rPr>
          <w:color w:val="000000" w:themeColor="text1"/>
        </w:rPr>
        <w:t>disagreement</w:t>
      </w:r>
      <w:r w:rsidR="00A63B60">
        <w:rPr>
          <w:color w:val="000000" w:themeColor="text1"/>
        </w:rPr>
        <w:t xml:space="preserve"> </w:t>
      </w:r>
      <w:r>
        <w:rPr>
          <w:color w:val="000000" w:themeColor="text1"/>
        </w:rPr>
        <w:t xml:space="preserve">amongst experts </w:t>
      </w:r>
      <w:r w:rsidR="00DA7AA3">
        <w:rPr>
          <w:color w:val="000000" w:themeColor="text1"/>
        </w:rPr>
        <w:t>on whether the experimental or control treatment will be better for patients and</w:t>
      </w:r>
      <w:r w:rsidR="00A63B60">
        <w:rPr>
          <w:color w:val="000000" w:themeColor="text1"/>
        </w:rPr>
        <w:t xml:space="preserve"> </w:t>
      </w:r>
      <w:r w:rsidR="00DA7AA3">
        <w:rPr>
          <w:color w:val="000000" w:themeColor="text1"/>
        </w:rPr>
        <w:t xml:space="preserve">2) </w:t>
      </w:r>
      <w:r>
        <w:rPr>
          <w:color w:val="000000" w:themeColor="text1"/>
        </w:rPr>
        <w:t xml:space="preserve">the </w:t>
      </w:r>
      <w:r w:rsidR="007F327C">
        <w:rPr>
          <w:color w:val="000000" w:themeColor="text1"/>
        </w:rPr>
        <w:t>trial's ability</w:t>
      </w:r>
      <w:r w:rsidR="00A63B60">
        <w:rPr>
          <w:color w:val="000000" w:themeColor="text1"/>
        </w:rPr>
        <w:t xml:space="preserve"> to quell th</w:t>
      </w:r>
      <w:r w:rsidR="00DA7AA3">
        <w:rPr>
          <w:color w:val="000000" w:themeColor="text1"/>
        </w:rPr>
        <w:t>is</w:t>
      </w:r>
      <w:r w:rsidR="00A63B60">
        <w:rPr>
          <w:color w:val="000000" w:themeColor="text1"/>
        </w:rPr>
        <w:t xml:space="preserve"> </w:t>
      </w:r>
      <w:r w:rsidR="00DA7AA3">
        <w:rPr>
          <w:color w:val="000000" w:themeColor="text1"/>
        </w:rPr>
        <w:t>disagreement</w:t>
      </w:r>
      <w:r w:rsidR="00A63B60">
        <w:rPr>
          <w:color w:val="000000" w:themeColor="text1"/>
        </w:rPr>
        <w:t>.</w:t>
      </w:r>
      <w:r w:rsidR="00A36923">
        <w:rPr>
          <w:color w:val="000000" w:themeColor="text1"/>
        </w:rPr>
        <w:fldChar w:fldCharType="begin"/>
      </w:r>
      <w:r w:rsidR="00992C02">
        <w:rPr>
          <w:color w:val="000000" w:themeColor="text1"/>
        </w:rPr>
        <w:instrText xml:space="preserve"> ADDIN ZOTERO_ITEM CSL_CITATION {"citationID":"ap8ijtf88a","properties":{"formattedCitation":"\\super 54\\nosupersub{}","plainCitation":"54","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36923">
        <w:rPr>
          <w:color w:val="000000" w:themeColor="text1"/>
        </w:rPr>
        <w:fldChar w:fldCharType="separate"/>
      </w:r>
      <w:r w:rsidR="00992C02" w:rsidRPr="00992C02">
        <w:rPr>
          <w:color w:val="000000"/>
          <w:vertAlign w:val="superscript"/>
        </w:rPr>
        <w:t>54</w:t>
      </w:r>
      <w:r w:rsidR="00A36923">
        <w:rPr>
          <w:color w:val="000000" w:themeColor="text1"/>
        </w:rPr>
        <w:fldChar w:fldCharType="end"/>
      </w:r>
      <w:r w:rsidR="00A36923">
        <w:rPr>
          <w:color w:val="000000" w:themeColor="text1"/>
        </w:rPr>
        <w:t xml:space="preserve"> </w:t>
      </w:r>
      <w:r w:rsidR="00A63B60">
        <w:rPr>
          <w:color w:val="000000" w:themeColor="text1"/>
        </w:rPr>
        <w:t>Bypassing</w:t>
      </w:r>
      <w:r w:rsidR="00DA7AA3">
        <w:rPr>
          <w:color w:val="000000" w:themeColor="text1"/>
        </w:rPr>
        <w:t xml:space="preserve"> P2 trials</w:t>
      </w:r>
      <w:r w:rsidR="00A63B60">
        <w:rPr>
          <w:color w:val="000000" w:themeColor="text1"/>
        </w:rPr>
        <w:t xml:space="preserve"> has implications for both.</w:t>
      </w:r>
    </w:p>
    <w:p w14:paraId="099D0A55" w14:textId="310C675C" w:rsidR="00A63B60" w:rsidRPr="006C340D" w:rsidRDefault="00A63B60" w:rsidP="006C340D">
      <w:pPr>
        <w:spacing w:after="30"/>
        <w:ind w:firstLine="720"/>
      </w:pPr>
      <w:r>
        <w:rPr>
          <w:color w:val="000000" w:themeColor="text1"/>
        </w:rPr>
        <w:t xml:space="preserve">To the first point, </w:t>
      </w:r>
      <w:r>
        <w:rPr>
          <w:color w:val="000000"/>
        </w:rPr>
        <w:t xml:space="preserve">P3 trial approval decisions should include a discussion as to whether </w:t>
      </w:r>
      <w:r w:rsidR="006C340D">
        <w:rPr>
          <w:color w:val="000000"/>
        </w:rPr>
        <w:t xml:space="preserve">the existing </w:t>
      </w:r>
      <w:r>
        <w:rPr>
          <w:color w:val="000000"/>
        </w:rPr>
        <w:t>data</w:t>
      </w:r>
      <w:r w:rsidR="006C340D">
        <w:rPr>
          <w:color w:val="000000"/>
        </w:rPr>
        <w:t xml:space="preserve"> </w:t>
      </w:r>
      <w:r>
        <w:rPr>
          <w:color w:val="000000"/>
        </w:rPr>
        <w:t xml:space="preserve">has given </w:t>
      </w:r>
      <w:r w:rsidR="006C340D">
        <w:rPr>
          <w:color w:val="000000"/>
        </w:rPr>
        <w:t xml:space="preserve">us </w:t>
      </w:r>
      <w:r>
        <w:rPr>
          <w:color w:val="000000"/>
        </w:rPr>
        <w:t xml:space="preserve">reason enough to believe that </w:t>
      </w:r>
      <w:r w:rsidR="006C340D">
        <w:rPr>
          <w:color w:val="000000"/>
        </w:rPr>
        <w:t xml:space="preserve">it is possible that </w:t>
      </w:r>
      <w:r>
        <w:rPr>
          <w:color w:val="000000"/>
        </w:rPr>
        <w:t>the experimental arm will be better for patients than the standard of care</w:t>
      </w:r>
      <w:r w:rsidR="006C340D">
        <w:rPr>
          <w:color w:val="000000"/>
        </w:rPr>
        <w:t xml:space="preserve">. </w:t>
      </w:r>
      <w:r>
        <w:rPr>
          <w:color w:val="000000"/>
        </w:rPr>
        <w:t>A</w:t>
      </w:r>
      <w:r w:rsidRPr="009B24DD">
        <w:rPr>
          <w:color w:val="000000"/>
        </w:rPr>
        <w:t xml:space="preserve"> trial that does not have affirmative evidence available </w:t>
      </w:r>
      <w:r w:rsidR="006A2635">
        <w:rPr>
          <w:color w:val="000000"/>
        </w:rPr>
        <w:t>before</w:t>
      </w:r>
      <w:r w:rsidRPr="009B24DD">
        <w:rPr>
          <w:color w:val="000000"/>
        </w:rPr>
        <w:t xml:space="preserve"> its initiation may be associated with higher risk and diminished benefit</w:t>
      </w:r>
      <w:r>
        <w:rPr>
          <w:color w:val="000000"/>
        </w:rPr>
        <w:t xml:space="preserve"> </w:t>
      </w:r>
      <w:r w:rsidRPr="009B24DD">
        <w:rPr>
          <w:color w:val="000000"/>
        </w:rPr>
        <w:t>(because of this lower level of evidenc</w:t>
      </w:r>
      <w:commentRangeStart w:id="151"/>
      <w:commentRangeStart w:id="152"/>
      <w:r w:rsidRPr="009B24DD">
        <w:rPr>
          <w:color w:val="000000"/>
        </w:rPr>
        <w:t>e).</w:t>
      </w:r>
      <w:r>
        <w:rPr>
          <w:color w:val="000000"/>
        </w:rPr>
        <w:t xml:space="preserve"> </w:t>
      </w:r>
      <w:commentRangeEnd w:id="151"/>
      <w:r>
        <w:rPr>
          <w:rStyle w:val="CommentReference"/>
          <w:rFonts w:asciiTheme="minorHAnsi" w:eastAsiaTheme="minorHAnsi" w:hAnsiTheme="minorHAnsi" w:cstheme="minorBidi"/>
        </w:rPr>
        <w:commentReference w:id="151"/>
      </w:r>
      <w:commentRangeEnd w:id="152"/>
      <w:r w:rsidR="003247A1">
        <w:rPr>
          <w:rStyle w:val="CommentReference"/>
        </w:rPr>
        <w:commentReference w:id="152"/>
      </w:r>
      <w:r>
        <w:rPr>
          <w:color w:val="000000"/>
        </w:rPr>
        <w:t xml:space="preserve">In this case, the expert community, with access to data (or lack thereof), would likely have little reason to believe that the experimental treatment </w:t>
      </w:r>
      <w:r w:rsidR="006C340D">
        <w:rPr>
          <w:color w:val="000000"/>
        </w:rPr>
        <w:t>could</w:t>
      </w:r>
      <w:r>
        <w:rPr>
          <w:color w:val="000000"/>
        </w:rPr>
        <w:t xml:space="preserve"> be better for patients than the SOC</w:t>
      </w:r>
      <w:r w:rsidR="00EE6D3D">
        <w:rPr>
          <w:color w:val="000000"/>
        </w:rPr>
        <w:t xml:space="preserve">. </w:t>
      </w:r>
      <w:r w:rsidR="006A2635">
        <w:rPr>
          <w:color w:val="000000"/>
        </w:rPr>
        <w:t>Thus</w:t>
      </w:r>
      <w:r w:rsidR="006C340D">
        <w:rPr>
          <w:color w:val="000000"/>
        </w:rPr>
        <w:t>,</w:t>
      </w:r>
      <w:r>
        <w:rPr>
          <w:color w:val="000000"/>
        </w:rPr>
        <w:t xml:space="preserve"> </w:t>
      </w:r>
      <w:r w:rsidRPr="009B24DD">
        <w:rPr>
          <w:color w:val="000000"/>
        </w:rPr>
        <w:t>equipoise may be threatened</w:t>
      </w:r>
      <w:r>
        <w:rPr>
          <w:color w:val="000000"/>
        </w:rPr>
        <w:t xml:space="preserve"> </w:t>
      </w:r>
      <w:r w:rsidR="00EE6D3D">
        <w:rPr>
          <w:color w:val="000000"/>
        </w:rPr>
        <w:t>for a</w:t>
      </w:r>
      <w:r>
        <w:rPr>
          <w:color w:val="000000"/>
        </w:rPr>
        <w:t xml:space="preserve"> P3 trial</w:t>
      </w:r>
      <w:r w:rsidR="00EE6D3D">
        <w:rPr>
          <w:color w:val="000000"/>
        </w:rPr>
        <w:t xml:space="preserve"> designed to enroll </w:t>
      </w:r>
      <w:proofErr w:type="gramStart"/>
      <w:r w:rsidR="00EE6D3D">
        <w:rPr>
          <w:color w:val="000000"/>
        </w:rPr>
        <w:t>a large number of</w:t>
      </w:r>
      <w:proofErr w:type="gramEnd"/>
      <w:r w:rsidR="00EE6D3D">
        <w:rPr>
          <w:color w:val="000000"/>
        </w:rPr>
        <w:t xml:space="preserve"> patients with little prior evidence</w:t>
      </w:r>
      <w:r w:rsidRPr="009B24DD">
        <w:rPr>
          <w:color w:val="000000"/>
        </w:rPr>
        <w:t>.</w:t>
      </w:r>
      <w:r w:rsidRPr="00A63B60">
        <w:rPr>
          <w:color w:val="000000"/>
        </w:rPr>
        <w:t xml:space="preserve"> </w:t>
      </w:r>
      <w:r w:rsidR="00206433">
        <w:t>O</w:t>
      </w:r>
      <w:r w:rsidR="002579E1" w:rsidRPr="002E789B">
        <w:t xml:space="preserve">ur paper in oncologic drug development found that those trials that </w:t>
      </w:r>
      <w:r w:rsidR="00EE6D3D">
        <w:t>were</w:t>
      </w:r>
      <w:r w:rsidR="002579E1" w:rsidRPr="002E789B">
        <w:t xml:space="preserve"> not supported by P2 trials </w:t>
      </w:r>
      <w:r w:rsidR="00EE6D3D">
        <w:t>had</w:t>
      </w:r>
      <w:r w:rsidR="002579E1" w:rsidRPr="002E789B">
        <w:t xml:space="preserve"> significantly worse survival outcomes</w:t>
      </w:r>
      <w:r w:rsidR="006C340D">
        <w:t>.</w:t>
      </w:r>
    </w:p>
    <w:p w14:paraId="5BFCE8F3" w14:textId="195E8194" w:rsidR="00A36923" w:rsidRDefault="00A63B60" w:rsidP="00A36923">
      <w:pPr>
        <w:spacing w:after="30"/>
        <w:ind w:firstLine="720"/>
        <w:rPr>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may have </w:t>
      </w:r>
      <w:r w:rsidR="00206433">
        <w:rPr>
          <w:color w:val="000000"/>
        </w:rPr>
        <w:t>a lower capability</w:t>
      </w:r>
      <w:r w:rsidRPr="00A63B60">
        <w:rPr>
          <w:color w:val="000000"/>
        </w:rPr>
        <w:t xml:space="preserve"> to change expert opinion</w:t>
      </w:r>
      <w:r w:rsidR="00206433">
        <w:rPr>
          <w:color w:val="000000"/>
        </w:rPr>
        <w:t>. This</w:t>
      </w:r>
      <w:r w:rsidRPr="00A63B60">
        <w:rPr>
          <w:color w:val="000000"/>
        </w:rPr>
        <w:t xml:space="preserve"> because </w:t>
      </w:r>
      <w:r w:rsidR="00206433">
        <w:rPr>
          <w:color w:val="000000"/>
        </w:rPr>
        <w:t>the non-positive result</w:t>
      </w:r>
      <w:r w:rsidRPr="00A63B60">
        <w:rPr>
          <w:color w:val="000000"/>
        </w:rPr>
        <w:t xml:space="preserve"> could have been </w:t>
      </w:r>
      <w:r w:rsidR="00206433">
        <w:rPr>
          <w:color w:val="000000"/>
        </w:rPr>
        <w:t xml:space="preserve">due to </w:t>
      </w:r>
      <w:r w:rsidRPr="00A63B60">
        <w:rPr>
          <w:color w:val="000000"/>
        </w:rPr>
        <w:t xml:space="preserve">a dose </w:t>
      </w:r>
      <w:r w:rsidR="00413778">
        <w:rPr>
          <w:color w:val="000000"/>
        </w:rPr>
        <w:t xml:space="preserve">or population </w:t>
      </w:r>
      <w:r w:rsidRPr="00A63B60">
        <w:rPr>
          <w:color w:val="000000"/>
        </w:rPr>
        <w:t xml:space="preserve">issue that could have </w:t>
      </w:r>
      <w:r w:rsidR="006A2635">
        <w:rPr>
          <w:color w:val="000000"/>
        </w:rPr>
        <w:t xml:space="preserve">been </w:t>
      </w:r>
      <w:r w:rsidRPr="00A63B60">
        <w:rPr>
          <w:color w:val="000000"/>
        </w:rPr>
        <w:t>found in a P2.</w:t>
      </w:r>
      <w:r>
        <w:rPr>
          <w:color w:val="000000"/>
        </w:rPr>
        <w:t xml:space="preserve"> One review of go/no go decisions in CNS development said it well</w:t>
      </w:r>
      <w:r w:rsidR="00CF52D4">
        <w:rPr>
          <w:color w:val="000000"/>
        </w:rPr>
        <w:t xml:space="preserve">: </w:t>
      </w:r>
      <w:r>
        <w:rPr>
          <w:color w:val="000000"/>
        </w:rPr>
        <w:t xml:space="preserve">“from a scientific perspective, it optimal </w:t>
      </w:r>
      <w:r w:rsidR="006A2635">
        <w:rPr>
          <w:color w:val="000000"/>
        </w:rPr>
        <w:t>only to make</w:t>
      </w:r>
      <w:r>
        <w:rPr>
          <w:color w:val="000000"/>
        </w:rPr>
        <w:t xml:space="preserve"> “Go” decisions </w:t>
      </w:r>
      <w:r>
        <w:rPr>
          <w:color w:val="000000"/>
        </w:rPr>
        <w:lastRenderedPageBreak/>
        <w:t>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4A4072">
        <w:rPr>
          <w:color w:val="000000"/>
        </w:rPr>
        <w:instrText xml:space="preserve"> ADDIN ZOTERO_ITEM CSL_CITATION {"citationID":"a2ehdf7akk0","properties":{"formattedCitation":"\\super 40\\nosupersub{}","plainCitation":"40","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4A4072" w:rsidRPr="004A4072">
        <w:rPr>
          <w:color w:val="000000"/>
          <w:vertAlign w:val="superscript"/>
        </w:rPr>
        <w:t>40</w:t>
      </w:r>
      <w:r>
        <w:rPr>
          <w:color w:val="000000"/>
        </w:rPr>
        <w:fldChar w:fldCharType="end"/>
      </w:r>
      <w:r w:rsidR="00CF52D4">
        <w:rPr>
          <w:color w:val="000000"/>
        </w:rPr>
        <w:t xml:space="preserve"> </w:t>
      </w:r>
    </w:p>
    <w:p w14:paraId="531FC14C" w14:textId="77777777" w:rsidR="008B5D00" w:rsidRDefault="008B5D00" w:rsidP="00A36923">
      <w:pPr>
        <w:spacing w:after="30"/>
        <w:ind w:firstLine="720"/>
        <w:rPr>
          <w:color w:val="000000"/>
        </w:rPr>
      </w:pP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698B29D" w14:textId="2E9B1C57" w:rsidR="00265EAC" w:rsidRPr="00265EAC" w:rsidRDefault="00265EAC" w:rsidP="0089503B">
      <w:pPr>
        <w:spacing w:after="30"/>
        <w:rPr>
          <w:color w:val="000000" w:themeColor="text1"/>
        </w:rPr>
      </w:pPr>
      <w:r>
        <w:rPr>
          <w:b/>
          <w:bCs/>
          <w:color w:val="000000" w:themeColor="text1"/>
        </w:rPr>
        <w:tab/>
      </w:r>
      <w:r w:rsidR="00A84EA4">
        <w:rPr>
          <w:color w:val="000000" w:themeColor="text1"/>
        </w:rPr>
        <w:t>Write more after confirm structure</w:t>
      </w:r>
      <w:r w:rsidR="009D5A37">
        <w:rPr>
          <w:color w:val="000000" w:themeColor="text1"/>
        </w:rPr>
        <w:t xml:space="preserve"> with JK</w:t>
      </w:r>
      <w:r w:rsidR="00A84EA4">
        <w:rPr>
          <w:color w:val="000000" w:themeColor="text1"/>
        </w:rPr>
        <w:t>…</w:t>
      </w:r>
    </w:p>
    <w:p w14:paraId="7617D1FC" w14:textId="05C0C8FE" w:rsidR="004F7A61" w:rsidRDefault="004F7A61" w:rsidP="004F7A61">
      <w:r>
        <w:tab/>
        <w:t>It should be noted that neurological disorders are not a monolith.</w:t>
      </w:r>
      <w:r w:rsidRPr="00AC0276">
        <w:t xml:space="preserve"> </w:t>
      </w:r>
      <w:r>
        <w:t>While nearly all AD drugs have failed</w:t>
      </w:r>
      <w:r w:rsidR="006A2635">
        <w:t>,</w:t>
      </w:r>
      <w:r>
        <w:fldChar w:fldCharType="begin"/>
      </w:r>
      <w:r w:rsidR="00992C02">
        <w:instrText xml:space="preserve"> ADDIN ZOTERO_ITEM CSL_CITATION {"citationID":"af6kb3bj6k","properties":{"formattedCitation":"\\super 55\\nosupersub{}","plainCitation":"55","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instrText>
      </w:r>
      <w:r>
        <w:fldChar w:fldCharType="separate"/>
      </w:r>
      <w:r w:rsidR="00992C02" w:rsidRPr="00992C02">
        <w:rPr>
          <w:vertAlign w:val="superscript"/>
        </w:rPr>
        <w:t>55</w:t>
      </w:r>
      <w:r>
        <w:fldChar w:fldCharType="end"/>
      </w:r>
      <w:r>
        <w:t xml:space="preserve"> other neurological </w:t>
      </w:r>
      <w:r w:rsidR="006A2635">
        <w:t>diseases</w:t>
      </w:r>
      <w:r>
        <w:t xml:space="preserve"> such as MS and migraine have several classes of </w:t>
      </w:r>
      <w:r w:rsidR="006A2635">
        <w:t>medications</w:t>
      </w:r>
      <w:r>
        <w:t xml:space="preserve"> that make clinical differences. Stroke and TBI </w:t>
      </w:r>
      <w:r w:rsidR="009D5A37">
        <w:t xml:space="preserve">for example </w:t>
      </w:r>
      <w:r>
        <w:t xml:space="preserve">have one successful </w:t>
      </w:r>
      <w:r w:rsidR="009D5A37">
        <w:t>treatment</w:t>
      </w:r>
      <w:r w:rsidR="006A2635">
        <w:t>.</w:t>
      </w:r>
      <w:r>
        <w:fldChar w:fldCharType="begin"/>
      </w:r>
      <w:r w:rsidR="00992C02">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fldChar w:fldCharType="separate"/>
      </w:r>
      <w:r w:rsidR="00992C02" w:rsidRPr="00992C02">
        <w:rPr>
          <w:vertAlign w:val="superscript"/>
        </w:rPr>
        <w:t>3</w:t>
      </w:r>
      <w:r>
        <w:fldChar w:fldCharType="end"/>
      </w:r>
      <w:r>
        <w:t xml:space="preserve"> There may be </w:t>
      </w:r>
      <w:r w:rsidR="006A2635">
        <w:t xml:space="preserve">a </w:t>
      </w:r>
      <w:r>
        <w:t>difference in the rate of bypass in these areas because speed may have a different amount of influence on drug development in areas with established standards of care.</w:t>
      </w:r>
    </w:p>
    <w:p w14:paraId="093E58EC" w14:textId="51576CB9" w:rsidR="00ED4AE0" w:rsidRDefault="00265EAC" w:rsidP="00A841BF">
      <w:pPr>
        <w:spacing w:after="30"/>
        <w:rPr>
          <w:color w:val="000000" w:themeColor="text1"/>
        </w:rPr>
      </w:pPr>
      <w:r>
        <w:tab/>
      </w:r>
      <w:r>
        <w:rPr>
          <w:color w:val="000000" w:themeColor="text1"/>
        </w:rPr>
        <w:t>There are a few methods for adapting the drug development trajectory</w:t>
      </w:r>
      <w:r w:rsidR="009D5A37">
        <w:rPr>
          <w:color w:val="000000" w:themeColor="text1"/>
        </w:rPr>
        <w:t xml:space="preserve"> after</w:t>
      </w:r>
      <w:r>
        <w:rPr>
          <w:color w:val="000000" w:themeColor="text1"/>
        </w:rPr>
        <w:t xml:space="preserve"> bypass</w:t>
      </w:r>
      <w:r w:rsidR="009D5A37">
        <w:rPr>
          <w:color w:val="000000" w:themeColor="text1"/>
        </w:rPr>
        <w:t>ing P2</w:t>
      </w:r>
      <w:r>
        <w:rPr>
          <w:color w:val="000000" w:themeColor="text1"/>
        </w:rPr>
        <w:t xml:space="preserve"> that may decrease the risk to the trajectory and patients. There could be rules that P2 trials could only be bypassed after </w:t>
      </w:r>
      <w:r w:rsidR="006A2635">
        <w:rPr>
          <w:color w:val="000000" w:themeColor="text1"/>
        </w:rPr>
        <w:t>many</w:t>
      </w:r>
      <w:r>
        <w:rPr>
          <w:color w:val="000000" w:themeColor="text1"/>
        </w:rPr>
        <w:t xml:space="preserve"> mechanistic or safety signals. Alternatively, P3 trials initiated after bypassing could have low futility bars to limit the number of patients exposed in the P3 trial, imitating a P2 </w:t>
      </w:r>
      <w:commentRangeStart w:id="153"/>
      <w:r>
        <w:rPr>
          <w:color w:val="000000" w:themeColor="text1"/>
        </w:rPr>
        <w:t>trial</w:t>
      </w:r>
      <w:commentRangeEnd w:id="153"/>
      <w:r>
        <w:rPr>
          <w:rStyle w:val="CommentReference"/>
        </w:rPr>
        <w:commentReference w:id="153"/>
      </w:r>
      <w:r>
        <w:rPr>
          <w:color w:val="000000" w:themeColor="text1"/>
        </w:rPr>
        <w:t>.</w:t>
      </w:r>
      <w:r>
        <w:rPr>
          <w:color w:val="000000" w:themeColor="text1"/>
        </w:rPr>
        <w:fldChar w:fldCharType="begin"/>
      </w:r>
      <w:r w:rsidR="00286C5E">
        <w:rPr>
          <w:color w:val="000000" w:themeColor="text1"/>
        </w:rPr>
        <w:instrText xml:space="preserve"> ADDIN ZOTERO_ITEM CSL_CITATION {"citationID":"a1d87rfhco2","properties":{"formattedCitation":"\\super 14\\nosupersub{}","plainCitation":"14","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Pr>
          <w:color w:val="000000" w:themeColor="text1"/>
        </w:rPr>
        <w:fldChar w:fldCharType="separate"/>
      </w:r>
      <w:r w:rsidR="00286C5E" w:rsidRPr="00286C5E">
        <w:rPr>
          <w:color w:val="000000"/>
          <w:vertAlign w:val="superscript"/>
        </w:rPr>
        <w:t>14</w:t>
      </w:r>
      <w:r>
        <w:rPr>
          <w:color w:val="000000" w:themeColor="text1"/>
        </w:rPr>
        <w:fldChar w:fldCharType="end"/>
      </w:r>
    </w:p>
    <w:p w14:paraId="736A31AB" w14:textId="77777777" w:rsidR="00265EAC" w:rsidRPr="00837FFB" w:rsidRDefault="00265EAC" w:rsidP="00A841BF">
      <w:pPr>
        <w:spacing w:after="30"/>
        <w:rPr>
          <w:color w:val="000000" w:themeColor="text1"/>
        </w:rPr>
      </w:pPr>
    </w:p>
    <w:p w14:paraId="07A0AA94" w14:textId="207B23B9" w:rsidR="00A841BF" w:rsidRDefault="00265EAC" w:rsidP="00A841BF">
      <w:pPr>
        <w:spacing w:after="30"/>
        <w:rPr>
          <w:color w:val="538135" w:themeColor="accent6" w:themeShade="BF"/>
        </w:rPr>
      </w:pPr>
      <w:r>
        <w:rPr>
          <w:color w:val="538135" w:themeColor="accent6" w:themeShade="BF"/>
        </w:rPr>
        <w:t>What</w:t>
      </w:r>
      <w:r w:rsidR="00A841BF" w:rsidRPr="000872AD">
        <w:rPr>
          <w:color w:val="538135" w:themeColor="accent6" w:themeShade="BF"/>
        </w:rPr>
        <w:t xml:space="preserve"> my C2 helps us</w:t>
      </w:r>
      <w:r w:rsidR="00266B3D">
        <w:rPr>
          <w:color w:val="538135" w:themeColor="accent6" w:themeShade="BF"/>
        </w:rPr>
        <w:t xml:space="preserve"> to</w:t>
      </w:r>
      <w:r w:rsidR="00A841BF" w:rsidRPr="000872AD">
        <w:rPr>
          <w:color w:val="538135" w:themeColor="accent6" w:themeShade="BF"/>
        </w:rPr>
        <w:t xml:space="preserve"> </w:t>
      </w:r>
      <w:proofErr w:type="gramStart"/>
      <w:r w:rsidR="00A841BF" w:rsidRPr="000872AD">
        <w:rPr>
          <w:color w:val="538135" w:themeColor="accent6" w:themeShade="BF"/>
        </w:rPr>
        <w:t>understand</w:t>
      </w:r>
      <w:r>
        <w:rPr>
          <w:color w:val="538135" w:themeColor="accent6" w:themeShade="BF"/>
        </w:rPr>
        <w:t>?-</w:t>
      </w:r>
      <w:proofErr w:type="gramEnd"/>
      <w:r>
        <w:rPr>
          <w:color w:val="538135" w:themeColor="accent6" w:themeShade="BF"/>
        </w:rPr>
        <w:t>more for the introduction of manuscript (C2)</w:t>
      </w:r>
    </w:p>
    <w:p w14:paraId="3A742FD3" w14:textId="13097E42" w:rsidR="00265EAC" w:rsidRDefault="00265EAC" w:rsidP="00265EAC">
      <w:pPr>
        <w:spacing w:after="30"/>
        <w:ind w:firstLine="720"/>
      </w:pPr>
      <w:r>
        <w:t>The dismal neurologic drug development landscape</w:t>
      </w:r>
      <w:r w:rsidRPr="002E789B">
        <w:t xml:space="preserve"> calls </w:t>
      </w:r>
      <w:r w:rsidR="00CC5BC2">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rsidR="00CC5BC2">
        <w:t>y</w:t>
      </w:r>
      <w:r w:rsidRPr="002E789B">
        <w:t xml:space="preserve"> or patients</w:t>
      </w:r>
      <w:r>
        <w:t xml:space="preserve">. One such trajectory, bypassing P2 trials, is a possible method for speeding up development to get drugs to patients faster. </w:t>
      </w:r>
    </w:p>
    <w:p w14:paraId="41997B16" w14:textId="720E8C20" w:rsidR="009F39E9" w:rsidRDefault="00265EAC" w:rsidP="009F39E9">
      <w:pPr>
        <w:spacing w:after="30"/>
        <w:ind w:firstLine="720"/>
      </w:pPr>
      <w:r>
        <w:rPr>
          <w:color w:val="000000" w:themeColor="text1"/>
        </w:rPr>
        <w:t xml:space="preserve">Although some have discussed the presence of bypassing in neurology, it is </w:t>
      </w:r>
      <w:r w:rsidR="006A2635">
        <w:rPr>
          <w:color w:val="000000" w:themeColor="text1"/>
        </w:rPr>
        <w:t>still being determined</w:t>
      </w:r>
      <w:r>
        <w:rPr>
          <w:color w:val="000000" w:themeColor="text1"/>
        </w:rPr>
        <w:t xml:space="preserve"> how common this is. One report calls </w:t>
      </w:r>
      <w:r w:rsidR="006A2635">
        <w:rPr>
          <w:color w:val="000000" w:themeColor="text1"/>
        </w:rPr>
        <w:t>it</w:t>
      </w:r>
      <w:r>
        <w:rPr>
          <w:color w:val="000000" w:themeColor="text1"/>
        </w:rPr>
        <w:t xml:space="preserve"> “rare”</w:t>
      </w:r>
      <w:r>
        <w:rPr>
          <w:color w:val="000000" w:themeColor="text1"/>
        </w:rPr>
        <w:fldChar w:fldCharType="begin"/>
      </w:r>
      <w:r w:rsidR="00286C5E">
        <w:rPr>
          <w:color w:val="000000" w:themeColor="text1"/>
        </w:rPr>
        <w:instrText xml:space="preserve"> ADDIN ZOTERO_ITEM CSL_CITATION {"citationID":"ag4acc880r","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Pr>
          <w:color w:val="000000" w:themeColor="text1"/>
        </w:rPr>
        <w:fldChar w:fldCharType="separate"/>
      </w:r>
      <w:r w:rsidR="00286C5E" w:rsidRPr="00286C5E">
        <w:rPr>
          <w:color w:val="000000"/>
          <w:vertAlign w:val="superscript"/>
        </w:rPr>
        <w:t>11</w:t>
      </w:r>
      <w:r>
        <w:rPr>
          <w:color w:val="000000" w:themeColor="text1"/>
        </w:rPr>
        <w:fldChar w:fldCharType="end"/>
      </w:r>
      <w:r w:rsidR="006A2635">
        <w:rPr>
          <w:color w:val="000000" w:themeColor="text1"/>
        </w:rPr>
        <w:t>,</w:t>
      </w:r>
      <w:r>
        <w:rPr>
          <w:color w:val="000000" w:themeColor="text1"/>
        </w:rPr>
        <w:t xml:space="preserve"> and others say x.  </w:t>
      </w:r>
      <w:r>
        <w:t xml:space="preserve">It is also unclear </w:t>
      </w:r>
      <w:r w:rsidR="00A841BF">
        <w:t>how bypassing positive clinical evidence impact</w:t>
      </w:r>
      <w:r>
        <w:t>s</w:t>
      </w:r>
      <w:r w:rsidR="00A841BF">
        <w:t xml:space="preserve"> p3 trial success</w:t>
      </w:r>
      <w:r w:rsidR="009F39E9">
        <w:t xml:space="preserve"> and</w:t>
      </w:r>
      <w:r w:rsidR="005B7CA6">
        <w:t xml:space="preserve"> “how much information is sufficient to proceed to phase 3 without excessive risk of failure?”</w:t>
      </w:r>
      <w:r w:rsidR="005B7CA6">
        <w:fldChar w:fldCharType="begin"/>
      </w:r>
      <w:r w:rsidR="00286C5E">
        <w:instrText xml:space="preserve"> ADDIN ZOTERO_ITEM CSL_CITATION {"citationID":"a18j9flj46o","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5B7CA6">
        <w:fldChar w:fldCharType="separate"/>
      </w:r>
      <w:r w:rsidR="00286C5E" w:rsidRPr="00286C5E">
        <w:rPr>
          <w:vertAlign w:val="superscript"/>
        </w:rPr>
        <w:t>18</w:t>
      </w:r>
      <w:r w:rsidR="005B7CA6">
        <w:fldChar w:fldCharType="end"/>
      </w:r>
      <w:r w:rsidR="00B201B6">
        <w:t xml:space="preserve"> </w:t>
      </w:r>
    </w:p>
    <w:p w14:paraId="2F1361E3" w14:textId="4E945DFE" w:rsidR="009F39E9" w:rsidRDefault="009F39E9" w:rsidP="009F39E9">
      <w:pPr>
        <w:spacing w:after="30"/>
        <w:ind w:firstLine="720"/>
      </w:pPr>
      <w:r>
        <w:t>Using three categories to describe the amount of information available before each P3 trial, we will find if they impact positivity and termination rates. The first category is “preceded</w:t>
      </w:r>
      <w:r w:rsidR="006A2635">
        <w:t>,</w:t>
      </w:r>
      <w:r>
        <w:t>” where each trial was preceded by a P2 trial that was positive on a positive clinical or validated surrogate endpoint. The second category is “ambiguous</w:t>
      </w:r>
      <w:r w:rsidR="006A2635">
        <w:t>,”</w:t>
      </w:r>
      <w:r>
        <w:t xml:space="preserve"> where each P3 trial was </w:t>
      </w:r>
      <w:r w:rsidR="006A2635">
        <w:t>preceded</w:t>
      </w:r>
      <w:r>
        <w:t xml:space="preserve"> by a P2 trial that likely provided evidence other than efficacy. This category includes two subgroups: “</w:t>
      </w:r>
      <w:proofErr w:type="gramStart"/>
      <w:r>
        <w:t>Non-positive</w:t>
      </w:r>
      <w:proofErr w:type="gramEnd"/>
      <w:r w:rsidR="006A2635">
        <w:t>,</w:t>
      </w:r>
      <w:r>
        <w:t xml:space="preserve">” where P3 trials </w:t>
      </w:r>
      <w:r w:rsidR="006A2635">
        <w:t xml:space="preserve">were </w:t>
      </w:r>
      <w:r>
        <w:t xml:space="preserve">preceded by P2 trials that were </w:t>
      </w:r>
      <w:r w:rsidR="006A2635">
        <w:t>non-positive</w:t>
      </w:r>
      <w:r>
        <w:t xml:space="preserve"> on clinical or </w:t>
      </w:r>
      <w:r w:rsidR="006A2635">
        <w:t>validated</w:t>
      </w:r>
      <w:r>
        <w:t xml:space="preserve"> surrogate endpoints</w:t>
      </w:r>
      <w:r w:rsidR="006A2635">
        <w:t>,</w:t>
      </w:r>
      <w:r>
        <w:t xml:space="preserve"> and “Unvalidated endpoint</w:t>
      </w:r>
      <w:r w:rsidR="006A2635">
        <w:t>,</w:t>
      </w:r>
      <w:r>
        <w:t>” where P3 trials were preceded by P2 trials that may have investigated proof of concept endpoints or only investigated safety. The final category is “True bypass</w:t>
      </w:r>
      <w:r w:rsidR="006A2635">
        <w:t>,</w:t>
      </w:r>
      <w:r>
        <w:t>” where all P3 trials were not preceded by a P2 trial in the same indication with the same drug.</w:t>
      </w:r>
    </w:p>
    <w:p w14:paraId="654E262B" w14:textId="580E5658" w:rsidR="00A841BF" w:rsidRDefault="009F39E9" w:rsidP="009F39E9">
      <w:pPr>
        <w:spacing w:after="30"/>
        <w:ind w:firstLine="720"/>
      </w:pPr>
      <w:r>
        <w:t xml:space="preserve">By looking at the positivity and termination rates of P3 trials in each </w:t>
      </w:r>
      <w:r w:rsidR="006A2635">
        <w:t xml:space="preserve">category, we will learn </w:t>
      </w:r>
      <w:r>
        <w:t xml:space="preserve">how each level of evidence prepares the P3 trial for success. </w:t>
      </w:r>
      <w:r w:rsidR="00B201B6">
        <w:t>Maybe we need long trials looking at “medically meaningful” results such as clinical or validated surrogate measures.</w:t>
      </w:r>
      <w:r w:rsidR="00B201B6">
        <w:fldChar w:fldCharType="begin"/>
      </w:r>
      <w:r w:rsidR="00992C02">
        <w: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201B6">
        <w:fldChar w:fldCharType="separate"/>
      </w:r>
      <w:r w:rsidR="00992C02" w:rsidRPr="00992C02">
        <w:rPr>
          <w:vertAlign w:val="superscript"/>
        </w:rPr>
        <w:t>3</w:t>
      </w:r>
      <w:r w:rsidR="00B201B6">
        <w:fldChar w:fldCharType="end"/>
      </w:r>
      <w:r>
        <w:t xml:space="preserve"> Alternatively, proof of concept P2 trials </w:t>
      </w:r>
      <w:r w:rsidR="006A2635">
        <w:t xml:space="preserve">may be enough to start a P3 trial </w:t>
      </w:r>
      <w:r>
        <w:t>without sacrificing efficacy</w:t>
      </w:r>
      <w:r w:rsidR="00A84EA4">
        <w:t>.</w:t>
      </w:r>
      <w:r>
        <w:fldChar w:fldCharType="begin"/>
      </w:r>
      <w:r w:rsidR="00286C5E">
        <w:instrText xml:space="preserve"> ADDIN ZOTERO_ITEM CSL_CITATION {"citationID":"am5ponougs","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00286C5E" w:rsidRPr="00286C5E">
        <w:rPr>
          <w:vertAlign w:val="superscript"/>
        </w:rPr>
        <w:t>18</w:t>
      </w:r>
      <w:r>
        <w:fldChar w:fldCharType="end"/>
      </w:r>
      <w:r>
        <w:t xml:space="preserve"> These results will h</w:t>
      </w:r>
      <w:r w:rsidR="000872AD">
        <w:t xml:space="preserve">elp guide the </w:t>
      </w:r>
      <w:r w:rsidR="006A2635">
        <w:t>decision-making</w:t>
      </w:r>
      <w:r w:rsidR="000872AD">
        <w:t xml:space="preserve"> as to whether bypassing</w:t>
      </w:r>
      <w:r>
        <w:t xml:space="preserve"> P2 trials</w:t>
      </w:r>
      <w:r w:rsidR="000872AD">
        <w:t xml:space="preserve"> is appropriate</w:t>
      </w:r>
      <w:r>
        <w:t xml:space="preserve">. </w:t>
      </w:r>
    </w:p>
    <w:p w14:paraId="0AF36BB0" w14:textId="5A844EFD" w:rsidR="00092D70" w:rsidRDefault="009F39E9" w:rsidP="009F39E9">
      <w:pPr>
        <w:spacing w:after="30"/>
        <w:ind w:firstLine="720"/>
      </w:pPr>
      <w:r>
        <w:t xml:space="preserve">Secondary analyses will evaluate whether bypassing is more prevalent in </w:t>
      </w:r>
      <w:r w:rsidR="00092D70">
        <w:t xml:space="preserve">indications more desperate </w:t>
      </w:r>
      <w:r>
        <w:t>for treatment like</w:t>
      </w:r>
      <w:r w:rsidR="00092D70">
        <w:t xml:space="preserve"> AD vs</w:t>
      </w:r>
      <w:r w:rsidR="006A2635">
        <w:t>.</w:t>
      </w:r>
      <w:r w:rsidR="00092D70">
        <w:t xml:space="preserve"> MS and migraine</w:t>
      </w:r>
      <w:r w:rsidR="006A2635">
        <w:t>.</w:t>
      </w:r>
      <w:r w:rsidR="00092D70">
        <w:t xml:space="preserve"> </w:t>
      </w:r>
    </w:p>
    <w:p w14:paraId="35C812CA" w14:textId="77777777" w:rsidR="00A841BF" w:rsidRDefault="00A841BF" w:rsidP="00A841BF"/>
    <w:p w14:paraId="0F289DAE" w14:textId="2435C3C6" w:rsidR="00992C02" w:rsidRDefault="00992C02" w:rsidP="00A841BF"/>
    <w:p w14:paraId="3DA4592C" w14:textId="64FDC972" w:rsidR="00992C02" w:rsidRDefault="00992C02" w:rsidP="00A841BF"/>
    <w:p w14:paraId="7725F9CB" w14:textId="06ECE9B8" w:rsidR="00992C02" w:rsidRDefault="00992C02" w:rsidP="00A841BF"/>
    <w:p w14:paraId="49CEECD1" w14:textId="225FF7E0" w:rsidR="00992C02" w:rsidRDefault="00992C02" w:rsidP="00A841BF"/>
    <w:p w14:paraId="56B52012" w14:textId="7D9C2841" w:rsidR="00992C02" w:rsidRDefault="00992C02" w:rsidP="00A841BF"/>
    <w:p w14:paraId="6AC13E05" w14:textId="2FBF8771" w:rsidR="00992C02" w:rsidRDefault="00992C02" w:rsidP="00A841BF"/>
    <w:p w14:paraId="61BBD89C" w14:textId="7E71BB59" w:rsidR="008E3165" w:rsidRDefault="008E3165" w:rsidP="00A841BF"/>
    <w:p w14:paraId="6C2D4E00" w14:textId="21163BD4" w:rsidR="008E3165" w:rsidRDefault="008E3165" w:rsidP="00A841BF"/>
    <w:p w14:paraId="6D020828" w14:textId="01FFE610" w:rsidR="008E3165" w:rsidRDefault="008E3165" w:rsidP="00A841BF"/>
    <w:p w14:paraId="5129AD48" w14:textId="46E98936" w:rsidR="008E3165" w:rsidRDefault="008E3165" w:rsidP="00A841BF"/>
    <w:p w14:paraId="0841B63C" w14:textId="77777777" w:rsidR="008E3165" w:rsidRDefault="008E3165" w:rsidP="00A841BF"/>
    <w:p w14:paraId="37768637" w14:textId="5907B57C" w:rsidR="00992C02" w:rsidRDefault="00992C02" w:rsidP="00A841BF"/>
    <w:p w14:paraId="1E7B56D1" w14:textId="7CBE5814" w:rsidR="00992C02" w:rsidRDefault="00992C02" w:rsidP="00A841BF"/>
    <w:p w14:paraId="2D45F466" w14:textId="77777777" w:rsidR="00992C02" w:rsidRDefault="00992C02" w:rsidP="00A841BF"/>
    <w:p w14:paraId="3BD9B6FA" w14:textId="77777777" w:rsidR="00A841BF" w:rsidRPr="00474C8E" w:rsidRDefault="00A841BF" w:rsidP="00A841BF">
      <w:r>
        <w:t>References</w:t>
      </w:r>
    </w:p>
    <w:p w14:paraId="398D5153" w14:textId="77777777" w:rsidR="00992C02" w:rsidRPr="00992C02" w:rsidRDefault="00A841BF" w:rsidP="00992C02">
      <w:pPr>
        <w:pStyle w:val="Bibliography"/>
      </w:pPr>
      <w:r>
        <w:fldChar w:fldCharType="begin"/>
      </w:r>
      <w:r w:rsidR="00992C02">
        <w:instrText xml:space="preserve"> ADDIN ZOTERO_BIBL {"uncited":[],"omitted":[],"custom":[]} CSL_BIBLIOGRAPHY </w:instrText>
      </w:r>
      <w:r>
        <w:fldChar w:fldCharType="separate"/>
      </w:r>
      <w:r w:rsidR="00992C02" w:rsidRPr="00992C02">
        <w:t xml:space="preserve">1. </w:t>
      </w:r>
      <w:r w:rsidR="00992C02" w:rsidRPr="00992C02">
        <w:tab/>
        <w:t xml:space="preserve">Dorsey ER, Johnston SC. The Impact of Clinical Trials in Neurology. In: Ravina B, Cummings J, McDermott M, et al. (eds) </w:t>
      </w:r>
      <w:r w:rsidR="00992C02" w:rsidRPr="00992C02">
        <w:rPr>
          <w:i/>
          <w:iCs/>
        </w:rPr>
        <w:t>Clinical Trials in Neurology: Design, Conduct, Analysis</w:t>
      </w:r>
      <w:r w:rsidR="00992C02" w:rsidRPr="00992C02">
        <w:t>. Cambridge: Cambridge University Press, pp. 1–7.</w:t>
      </w:r>
    </w:p>
    <w:p w14:paraId="7D75B125" w14:textId="77777777" w:rsidR="00992C02" w:rsidRPr="00992C02" w:rsidRDefault="00992C02" w:rsidP="00992C02">
      <w:pPr>
        <w:pStyle w:val="Bibliography"/>
      </w:pPr>
      <w:r w:rsidRPr="00992C02">
        <w:t xml:space="preserve">2. </w:t>
      </w:r>
      <w:r w:rsidRPr="00992C02">
        <w:tab/>
        <w:t xml:space="preserve">Feigin VL, Nichols E, Alam T, et al. Global, regional, and national burden of neurological disorders, 1990–2016: a systematic analysis for the Global Burden of Disease Study 2016. </w:t>
      </w:r>
      <w:r w:rsidRPr="00992C02">
        <w:rPr>
          <w:i/>
          <w:iCs/>
        </w:rPr>
        <w:t>The Lancet Neurology</w:t>
      </w:r>
      <w:r w:rsidRPr="00992C02">
        <w:t xml:space="preserve"> 2019; 18: 459–480.</w:t>
      </w:r>
    </w:p>
    <w:p w14:paraId="2719CA09" w14:textId="77777777" w:rsidR="00992C02" w:rsidRPr="00992C02" w:rsidRDefault="00992C02" w:rsidP="00992C02">
      <w:pPr>
        <w:pStyle w:val="Bibliography"/>
      </w:pPr>
      <w:r w:rsidRPr="00992C02">
        <w:t xml:space="preserve">3. </w:t>
      </w:r>
      <w:r w:rsidRPr="00992C02">
        <w:tab/>
        <w:t xml:space="preserve">Gribkoff VK, Kaczmarek LK. The need for new approaches in CNS drug discovery: Why drugs have failed, and what can be done to improve outcomes. </w:t>
      </w:r>
      <w:r w:rsidRPr="00992C02">
        <w:rPr>
          <w:i/>
          <w:iCs/>
        </w:rPr>
        <w:t>Neuropharmacology</w:t>
      </w:r>
      <w:r w:rsidRPr="00992C02">
        <w:t xml:space="preserve"> 2017; 120: 11–19.</w:t>
      </w:r>
    </w:p>
    <w:p w14:paraId="23687CD5" w14:textId="77777777" w:rsidR="00992C02" w:rsidRPr="00992C02" w:rsidRDefault="00992C02" w:rsidP="00992C02">
      <w:pPr>
        <w:pStyle w:val="Bibliography"/>
      </w:pPr>
      <w:r w:rsidRPr="00992C02">
        <w:t xml:space="preserve">4. </w:t>
      </w:r>
      <w:r w:rsidRPr="00992C02">
        <w:tab/>
        <w:t xml:space="preserve">Kimmelman J. Ethics in Clinical Trials Involving the Central Nervous System:: Risk, Benefit, Justice, and Integrity. In: Ravina B, Cummings J, McDermott M, et al. (eds) </w:t>
      </w:r>
      <w:r w:rsidRPr="00992C02">
        <w:rPr>
          <w:i/>
          <w:iCs/>
        </w:rPr>
        <w:t>Clinical Trials in Neurology: Design, Conduct, Analysis</w:t>
      </w:r>
      <w:r w:rsidRPr="00992C02">
        <w:t>. Cambridge: Cambridge University Press, pp. 173–186.</w:t>
      </w:r>
    </w:p>
    <w:p w14:paraId="7A89CEBE" w14:textId="77777777" w:rsidR="00992C02" w:rsidRPr="00992C02" w:rsidRDefault="00992C02" w:rsidP="00992C02">
      <w:pPr>
        <w:pStyle w:val="Bibliography"/>
      </w:pPr>
      <w:r w:rsidRPr="00992C02">
        <w:t xml:space="preserve">5. </w:t>
      </w:r>
      <w:r w:rsidRPr="00992C02">
        <w:tab/>
        <w:t xml:space="preserve">O’Neill GN. Unique Challenges in The Development of Therapies for Neurological Disorders. In: Ravina B, Cummings J, McDermott M, et al. (eds) </w:t>
      </w:r>
      <w:r w:rsidRPr="00992C02">
        <w:rPr>
          <w:i/>
          <w:iCs/>
        </w:rPr>
        <w:t>Clinical Trials in Neurology: Design, Conduct, Analysis</w:t>
      </w:r>
      <w:r w:rsidRPr="00992C02">
        <w:t>. Cambridge: Cambridge University Press, pp. 19–27.</w:t>
      </w:r>
    </w:p>
    <w:p w14:paraId="13CD4749" w14:textId="77777777" w:rsidR="00992C02" w:rsidRPr="00992C02" w:rsidRDefault="00992C02" w:rsidP="00992C02">
      <w:pPr>
        <w:pStyle w:val="Bibliography"/>
      </w:pPr>
      <w:r w:rsidRPr="00992C02">
        <w:t xml:space="preserve">6. </w:t>
      </w:r>
      <w:r w:rsidRPr="00992C02">
        <w:tab/>
        <w:t xml:space="preserve">Miller G. Is Pharma Running Out of Brainy Ideas? </w:t>
      </w:r>
      <w:r w:rsidRPr="00992C02">
        <w:rPr>
          <w:i/>
          <w:iCs/>
        </w:rPr>
        <w:t>Science</w:t>
      </w:r>
      <w:r w:rsidRPr="00992C02">
        <w:t xml:space="preserve"> 2010; 329: 502–504.</w:t>
      </w:r>
    </w:p>
    <w:p w14:paraId="45348387" w14:textId="77777777" w:rsidR="00992C02" w:rsidRPr="00992C02" w:rsidRDefault="00992C02" w:rsidP="00992C02">
      <w:pPr>
        <w:pStyle w:val="Bibliography"/>
      </w:pPr>
      <w:r w:rsidRPr="00992C02">
        <w:t xml:space="preserve">7. </w:t>
      </w:r>
      <w:r w:rsidRPr="00992C02">
        <w:tab/>
        <w:t xml:space="preserve">Choi DW, Armitage R, Brady LS, et al. Medicines for the mind: policy-based ‘pull’ incentives for creating breakthrough CNS drugs. </w:t>
      </w:r>
      <w:r w:rsidRPr="00992C02">
        <w:rPr>
          <w:i/>
          <w:iCs/>
        </w:rPr>
        <w:t>Neuron</w:t>
      </w:r>
      <w:r w:rsidRPr="00992C02">
        <w:t xml:space="preserve"> 2014; 84: 554–563.</w:t>
      </w:r>
    </w:p>
    <w:p w14:paraId="0AA69AE0" w14:textId="77777777" w:rsidR="00992C02" w:rsidRPr="00992C02" w:rsidRDefault="00992C02" w:rsidP="00992C02">
      <w:pPr>
        <w:pStyle w:val="Bibliography"/>
      </w:pPr>
      <w:r w:rsidRPr="00992C02">
        <w:t xml:space="preserve">8. </w:t>
      </w:r>
      <w:r w:rsidRPr="00992C02">
        <w:tab/>
        <w:t xml:space="preserve">Kaitlin K. CNS Drugs Take Longer to Develop and Have Lower Success Rates Than Other Drugs, According to the Tufts Center for the Study of Drug Development. </w:t>
      </w:r>
      <w:r w:rsidRPr="00992C02">
        <w:rPr>
          <w:i/>
          <w:iCs/>
        </w:rPr>
        <w:t>Tufts University, Tufts Center for the Study of Drug Development;</w:t>
      </w:r>
      <w:r w:rsidRPr="00992C02">
        <w:t>, https://www.globenewswire.com/news-release/2014/11/04/1187459/0/en/CNS-Drugs-Take-Longer-to-Develop-and-Have-Lower-</w:t>
      </w:r>
      <w:r w:rsidRPr="00992C02">
        <w:lastRenderedPageBreak/>
        <w:t>Success-Rates-Than-Other-Drugs-According-to-the-Tufts-Center-for-the-Study-of-Drug-Development.html (2014, accessed 14 March 2023).</w:t>
      </w:r>
    </w:p>
    <w:p w14:paraId="34904C22" w14:textId="77777777" w:rsidR="00992C02" w:rsidRPr="00992C02" w:rsidRDefault="00992C02" w:rsidP="00992C02">
      <w:pPr>
        <w:pStyle w:val="Bibliography"/>
      </w:pPr>
      <w:r w:rsidRPr="00992C02">
        <w:t xml:space="preserve">9. </w:t>
      </w:r>
      <w:r w:rsidRPr="00992C02">
        <w:tab/>
        <w:t xml:space="preserve">Hall DA, Ramos AR, Gelfand JM, et al. The state of clinical research in neurology. </w:t>
      </w:r>
      <w:r w:rsidRPr="00992C02">
        <w:rPr>
          <w:i/>
          <w:iCs/>
        </w:rPr>
        <w:t>Neurology</w:t>
      </w:r>
      <w:r w:rsidRPr="00992C02">
        <w:t xml:space="preserve"> 2018; 90: e1347–e1354.</w:t>
      </w:r>
    </w:p>
    <w:p w14:paraId="1EC57624" w14:textId="77777777" w:rsidR="00992C02" w:rsidRPr="00992C02" w:rsidRDefault="00992C02" w:rsidP="00992C02">
      <w:pPr>
        <w:pStyle w:val="Bibliography"/>
      </w:pPr>
      <w:r w:rsidRPr="00992C02">
        <w:t xml:space="preserve">10. </w:t>
      </w:r>
      <w:r w:rsidRPr="00992C02">
        <w:tab/>
        <w:t xml:space="preserve">Poole RM. The Sequence of Clinical Development. In: Ravina B, Cummings J, McDermott M, et al. (eds) </w:t>
      </w:r>
      <w:r w:rsidRPr="00992C02">
        <w:rPr>
          <w:i/>
          <w:iCs/>
        </w:rPr>
        <w:t>Clinical Trials in Neurology: Design, Conduct, Analysis</w:t>
      </w:r>
      <w:r w:rsidRPr="00992C02">
        <w:t>. Cambridge: Cambridge University Press, pp. 8–18.</w:t>
      </w:r>
    </w:p>
    <w:p w14:paraId="185208FD" w14:textId="77777777" w:rsidR="00992C02" w:rsidRPr="00992C02" w:rsidRDefault="00992C02" w:rsidP="00992C02">
      <w:pPr>
        <w:pStyle w:val="Bibliography"/>
      </w:pPr>
      <w:r w:rsidRPr="00992C02">
        <w:t xml:space="preserve">11. </w:t>
      </w:r>
      <w:r w:rsidRPr="00992C02">
        <w:tab/>
        <w:t xml:space="preserve">Friedman LG, McKeehan N, Hara Y, et al. Value-Generating Exploratory Trials in Neurodegenerative Dementias. </w:t>
      </w:r>
      <w:r w:rsidRPr="00992C02">
        <w:rPr>
          <w:i/>
          <w:iCs/>
        </w:rPr>
        <w:t>Neurology</w:t>
      </w:r>
      <w:r w:rsidRPr="00992C02">
        <w:t xml:space="preserve"> 2021; 96: 944–954.</w:t>
      </w:r>
    </w:p>
    <w:p w14:paraId="1E2F9772" w14:textId="77777777" w:rsidR="00992C02" w:rsidRPr="00992C02" w:rsidRDefault="00992C02" w:rsidP="00992C02">
      <w:pPr>
        <w:pStyle w:val="Bibliography"/>
      </w:pPr>
      <w:r w:rsidRPr="00992C02">
        <w:t xml:space="preserve">12. </w:t>
      </w:r>
      <w:r w:rsidRPr="00992C02">
        <w:tab/>
        <w:t xml:space="preserve">Harmon A. New Drugs Stir Debate on Rules of Clinical Trials. </w:t>
      </w:r>
      <w:r w:rsidRPr="00992C02">
        <w:rPr>
          <w:i/>
          <w:iCs/>
        </w:rPr>
        <w:t>The New York Times</w:t>
      </w:r>
      <w:r w:rsidRPr="00992C02">
        <w:t>, 19 September 2010, https://www.nytimes.com/2010/09/19/health/research/19trial.html (19 September 2010, accessed 7 March 2023).</w:t>
      </w:r>
    </w:p>
    <w:p w14:paraId="22D1B979" w14:textId="77777777" w:rsidR="00992C02" w:rsidRPr="00992C02" w:rsidRDefault="00992C02" w:rsidP="00992C02">
      <w:pPr>
        <w:pStyle w:val="Bibliography"/>
      </w:pPr>
      <w:r w:rsidRPr="00992C02">
        <w:t xml:space="preserve">13. </w:t>
      </w:r>
      <w:r w:rsidRPr="00992C02">
        <w:tab/>
        <w:t xml:space="preserve">Cummings J, Aisen PS, DuBois B, et al. Drug development in Alzheimer’s disease: the path to 2025. </w:t>
      </w:r>
      <w:r w:rsidRPr="00992C02">
        <w:rPr>
          <w:i/>
          <w:iCs/>
        </w:rPr>
        <w:t>Alzheimers Res Ther</w:t>
      </w:r>
      <w:r w:rsidRPr="00992C02">
        <w:t xml:space="preserve"> 2016; 8: 39.</w:t>
      </w:r>
    </w:p>
    <w:p w14:paraId="62C50E41" w14:textId="77777777" w:rsidR="00992C02" w:rsidRPr="00992C02" w:rsidRDefault="00992C02" w:rsidP="00992C02">
      <w:pPr>
        <w:pStyle w:val="Bibliography"/>
      </w:pPr>
      <w:r w:rsidRPr="00992C02">
        <w:t xml:space="preserve">14. </w:t>
      </w:r>
      <w:r w:rsidRPr="00992C02">
        <w:tab/>
        <w:t xml:space="preserve">Scott TJ, O’Connor AC, Link AN, et al. Economic analysis of opportunities to accelerate Alzheimer’s disease research and development. </w:t>
      </w:r>
      <w:r w:rsidRPr="00992C02">
        <w:rPr>
          <w:i/>
          <w:iCs/>
        </w:rPr>
        <w:t>Ann N Y Acad Sci</w:t>
      </w:r>
      <w:r w:rsidRPr="00992C02">
        <w:t xml:space="preserve"> 2014; 1313: 17–34.</w:t>
      </w:r>
    </w:p>
    <w:p w14:paraId="3CC0AF67" w14:textId="77777777" w:rsidR="00992C02" w:rsidRPr="00992C02" w:rsidRDefault="00992C02" w:rsidP="00992C02">
      <w:pPr>
        <w:pStyle w:val="Bibliography"/>
      </w:pPr>
      <w:r w:rsidRPr="00992C02">
        <w:t xml:space="preserve">15. </w:t>
      </w:r>
      <w:r w:rsidRPr="00992C02">
        <w:tab/>
        <w:t xml:space="preserve">Hunsberger S, Zhao Y, Simon R. A Comparison of Phase II Study Strategies. </w:t>
      </w:r>
      <w:r w:rsidRPr="00992C02">
        <w:rPr>
          <w:i/>
          <w:iCs/>
        </w:rPr>
        <w:t>Clin Cancer Res</w:t>
      </w:r>
      <w:r w:rsidRPr="00992C02">
        <w:t xml:space="preserve"> 2009; 15: 5950–5955.</w:t>
      </w:r>
    </w:p>
    <w:p w14:paraId="4715C973" w14:textId="77777777" w:rsidR="00992C02" w:rsidRPr="00992C02" w:rsidRDefault="00992C02" w:rsidP="00992C02">
      <w:pPr>
        <w:pStyle w:val="Bibliography"/>
      </w:pPr>
      <w:r w:rsidRPr="00992C02">
        <w:t xml:space="preserve">16. </w:t>
      </w:r>
      <w:r w:rsidRPr="00992C02">
        <w:tab/>
        <w:t xml:space="preserve">Thall PF. A review of phase 2-3 clinical trial designs. </w:t>
      </w:r>
      <w:r w:rsidRPr="00992C02">
        <w:rPr>
          <w:i/>
          <w:iCs/>
        </w:rPr>
        <w:t>Lifetime Data Anal</w:t>
      </w:r>
      <w:r w:rsidRPr="00992C02">
        <w:t xml:space="preserve"> 2008; 14: 37–53.</w:t>
      </w:r>
    </w:p>
    <w:p w14:paraId="29DE221C" w14:textId="77777777" w:rsidR="00992C02" w:rsidRPr="00992C02" w:rsidRDefault="00992C02" w:rsidP="00992C02">
      <w:pPr>
        <w:pStyle w:val="Bibliography"/>
      </w:pPr>
      <w:r w:rsidRPr="00992C02">
        <w:t xml:space="preserve">17. </w:t>
      </w:r>
      <w:r w:rsidRPr="00992C02">
        <w:tab/>
        <w:t xml:space="preserve">Coffey CS. Adaptive Design Across Stages of Therapeutic Development. In: Ravina B, Cummings J, McDermott M, et al. (eds) </w:t>
      </w:r>
      <w:r w:rsidRPr="00992C02">
        <w:rPr>
          <w:i/>
          <w:iCs/>
        </w:rPr>
        <w:t>Clinical Trials in Neurology: Design, Conduct, Analysis</w:t>
      </w:r>
      <w:r w:rsidRPr="00992C02">
        <w:t>. Cambridge: Cambridge University Press, pp. 91–100.</w:t>
      </w:r>
    </w:p>
    <w:p w14:paraId="49CF6423" w14:textId="77777777" w:rsidR="00992C02" w:rsidRPr="00992C02" w:rsidRDefault="00992C02" w:rsidP="00992C02">
      <w:pPr>
        <w:pStyle w:val="Bibliography"/>
      </w:pPr>
      <w:r w:rsidRPr="00992C02">
        <w:t xml:space="preserve">18. </w:t>
      </w:r>
      <w:r w:rsidRPr="00992C02">
        <w:tab/>
        <w:t xml:space="preserve">Cummings JL. Optimizing phase II of drug development for disease-modifying compounds. </w:t>
      </w:r>
      <w:r w:rsidRPr="00992C02">
        <w:rPr>
          <w:i/>
          <w:iCs/>
        </w:rPr>
        <w:t>Alzheimers Dement</w:t>
      </w:r>
      <w:r w:rsidRPr="00992C02">
        <w:t xml:space="preserve"> 2008; 4: S15-20.</w:t>
      </w:r>
    </w:p>
    <w:p w14:paraId="344175FF" w14:textId="77777777" w:rsidR="00992C02" w:rsidRPr="00992C02" w:rsidRDefault="00992C02" w:rsidP="00992C02">
      <w:pPr>
        <w:pStyle w:val="Bibliography"/>
      </w:pPr>
      <w:r w:rsidRPr="00992C02">
        <w:t xml:space="preserve">19. </w:t>
      </w:r>
      <w:r w:rsidRPr="00992C02">
        <w:tab/>
        <w:t xml:space="preserve">Jahanshahi M, Gregg K, Davis G, et al. The Use of External Controls in FDA Regulatory Decision Making. </w:t>
      </w:r>
      <w:r w:rsidRPr="00992C02">
        <w:rPr>
          <w:i/>
          <w:iCs/>
        </w:rPr>
        <w:t>Ther Innov Regul Sci</w:t>
      </w:r>
      <w:r w:rsidRPr="00992C02">
        <w:t xml:space="preserve"> 2021; 55: 1019–1035.</w:t>
      </w:r>
    </w:p>
    <w:p w14:paraId="4E5884F6" w14:textId="77777777" w:rsidR="00992C02" w:rsidRPr="00992C02" w:rsidRDefault="00992C02" w:rsidP="00992C02">
      <w:pPr>
        <w:pStyle w:val="Bibliography"/>
      </w:pPr>
      <w:r w:rsidRPr="00992C02">
        <w:t xml:space="preserve">20. </w:t>
      </w:r>
      <w:r w:rsidRPr="00992C02">
        <w:tab/>
        <w:t xml:space="preserve">Schneider LS. Pragmatic Trials and Repurposed Drugs for Alzheimer Disease. </w:t>
      </w:r>
      <w:r w:rsidRPr="00992C02">
        <w:rPr>
          <w:i/>
          <w:iCs/>
        </w:rPr>
        <w:t>JAMA Neurol</w:t>
      </w:r>
      <w:r w:rsidRPr="00992C02">
        <w:t xml:space="preserve"> 2020; 77: 162–163.</w:t>
      </w:r>
    </w:p>
    <w:p w14:paraId="34F1BC97" w14:textId="77777777" w:rsidR="00992C02" w:rsidRPr="00992C02" w:rsidRDefault="00992C02" w:rsidP="00992C02">
      <w:pPr>
        <w:pStyle w:val="Bibliography"/>
      </w:pPr>
      <w:r w:rsidRPr="00992C02">
        <w:t xml:space="preserve">21. </w:t>
      </w:r>
      <w:r w:rsidRPr="00992C02">
        <w:tab/>
        <w:t xml:space="preserve">Yeatts SD. Novel Methodologic Approaches to Phase I, II, and III Trials. </w:t>
      </w:r>
      <w:r w:rsidRPr="00992C02">
        <w:rPr>
          <w:i/>
          <w:iCs/>
        </w:rPr>
        <w:t>Stroke</w:t>
      </w:r>
      <w:r w:rsidRPr="00992C02">
        <w:t xml:space="preserve"> 2013; 44: S116–S118.</w:t>
      </w:r>
    </w:p>
    <w:p w14:paraId="38DCC3EC" w14:textId="77777777" w:rsidR="00992C02" w:rsidRPr="00992C02" w:rsidRDefault="00992C02" w:rsidP="00992C02">
      <w:pPr>
        <w:pStyle w:val="Bibliography"/>
      </w:pPr>
      <w:r w:rsidRPr="00992C02">
        <w:t xml:space="preserve">22. </w:t>
      </w:r>
      <w:r w:rsidRPr="00992C02">
        <w:tab/>
        <w:t xml:space="preserve">Gold M. Phase II clinical trials of anti–amyloid β antibodies: When is enough, enough? </w:t>
      </w:r>
      <w:r w:rsidRPr="00992C02">
        <w:rPr>
          <w:i/>
          <w:iCs/>
        </w:rPr>
        <w:t>Alzheimers Dement (N Y)</w:t>
      </w:r>
      <w:r w:rsidRPr="00992C02">
        <w:t xml:space="preserve"> 2017; 3: 402–409.</w:t>
      </w:r>
    </w:p>
    <w:p w14:paraId="08551120" w14:textId="77777777" w:rsidR="00992C02" w:rsidRPr="00992C02" w:rsidRDefault="00992C02" w:rsidP="00992C02">
      <w:pPr>
        <w:pStyle w:val="Bibliography"/>
      </w:pPr>
      <w:r w:rsidRPr="00992C02">
        <w:lastRenderedPageBreak/>
        <w:t xml:space="preserve">23. </w:t>
      </w:r>
      <w:r w:rsidRPr="00992C02">
        <w:tab/>
        <w:t xml:space="preserve">Egan MF, Kost J, Tariot PN, et al. Randomized Trial of Verubecestat for Mild-to-Moderate Alzheimer’s Disease. </w:t>
      </w:r>
      <w:r w:rsidRPr="00992C02">
        <w:rPr>
          <w:i/>
          <w:iCs/>
        </w:rPr>
        <w:t>New England Journal of Medicine</w:t>
      </w:r>
      <w:r w:rsidRPr="00992C02">
        <w:t xml:space="preserve"> 2018; 378: 1691–1703.</w:t>
      </w:r>
    </w:p>
    <w:p w14:paraId="427EAAAD" w14:textId="77777777" w:rsidR="00992C02" w:rsidRPr="00992C02" w:rsidRDefault="00992C02" w:rsidP="00992C02">
      <w:pPr>
        <w:pStyle w:val="Bibliography"/>
      </w:pPr>
      <w:r w:rsidRPr="00992C02">
        <w:t xml:space="preserve">24. </w:t>
      </w:r>
      <w:r w:rsidRPr="00992C02">
        <w:tab/>
        <w:t xml:space="preserve">Budd Haeberlein S, Aisen PS, Barkhof F, et al. Two Randomized Phase 3 Studies of Aducanumab in Early Alzheimer’s Disease. </w:t>
      </w:r>
      <w:r w:rsidRPr="00992C02">
        <w:rPr>
          <w:i/>
          <w:iCs/>
        </w:rPr>
        <w:t>J Prev Alzheimers Dis</w:t>
      </w:r>
      <w:r w:rsidRPr="00992C02">
        <w:t xml:space="preserve"> 2022; 9: 197–210.</w:t>
      </w:r>
    </w:p>
    <w:p w14:paraId="10669594" w14:textId="77777777" w:rsidR="00992C02" w:rsidRPr="00992C02" w:rsidRDefault="00992C02" w:rsidP="00992C02">
      <w:pPr>
        <w:pStyle w:val="Bibliography"/>
      </w:pPr>
      <w:r w:rsidRPr="00992C02">
        <w:t xml:space="preserve">25. </w:t>
      </w:r>
      <w:r w:rsidRPr="00992C02">
        <w:tab/>
        <w:t xml:space="preserve">van den Berg LH, Sorenson E, Gronseth G, et al. Revised Airlie House consensus guidelines for design and implementation of ALS clinical trials. </w:t>
      </w:r>
      <w:r w:rsidRPr="00992C02">
        <w:rPr>
          <w:i/>
          <w:iCs/>
        </w:rPr>
        <w:t>Neurology</w:t>
      </w:r>
      <w:r w:rsidRPr="00992C02">
        <w:t xml:space="preserve"> 2019; 92: e1610–e1623.</w:t>
      </w:r>
    </w:p>
    <w:p w14:paraId="4A85035D" w14:textId="77777777" w:rsidR="00992C02" w:rsidRPr="00992C02" w:rsidRDefault="00992C02" w:rsidP="00992C02">
      <w:pPr>
        <w:pStyle w:val="Bibliography"/>
      </w:pPr>
      <w:r w:rsidRPr="00992C02">
        <w:t xml:space="preserve">26. </w:t>
      </w:r>
      <w:r w:rsidRPr="00992C02">
        <w:tab/>
        <w:t xml:space="preserve">Ontaneda D, Fox RJ, Chataway J. Clinical trials in progressive multiple sclerosis: lessons learned and future perspectives. </w:t>
      </w:r>
      <w:r w:rsidRPr="00992C02">
        <w:rPr>
          <w:i/>
          <w:iCs/>
        </w:rPr>
        <w:t>Lancet Neurol</w:t>
      </w:r>
      <w:r w:rsidRPr="00992C02">
        <w:t xml:space="preserve"> 2015; 14: 208–223.</w:t>
      </w:r>
    </w:p>
    <w:p w14:paraId="6BDEF441" w14:textId="77777777" w:rsidR="00992C02" w:rsidRPr="00992C02" w:rsidRDefault="00992C02" w:rsidP="00992C02">
      <w:pPr>
        <w:pStyle w:val="Bibliography"/>
      </w:pPr>
      <w:r w:rsidRPr="00992C02">
        <w:t xml:space="preserve">27. </w:t>
      </w:r>
      <w:r w:rsidRPr="00992C02">
        <w:tab/>
        <w:t xml:space="preserve">Feustel AC, MacPherson A, Fergusson DA, et al. Risks and benefits of unapproved disease-modifying treatments for neurodegenerative disease. </w:t>
      </w:r>
      <w:r w:rsidRPr="00992C02">
        <w:rPr>
          <w:i/>
          <w:iCs/>
        </w:rPr>
        <w:t>Neurology</w:t>
      </w:r>
      <w:r w:rsidRPr="00992C02">
        <w:t xml:space="preserve"> 2020; 94: e1–e14.</w:t>
      </w:r>
    </w:p>
    <w:p w14:paraId="634D49E9" w14:textId="77777777" w:rsidR="00992C02" w:rsidRPr="00992C02" w:rsidRDefault="00992C02" w:rsidP="00992C02">
      <w:pPr>
        <w:pStyle w:val="Bibliography"/>
      </w:pPr>
      <w:r w:rsidRPr="00992C02">
        <w:t xml:space="preserve">28. </w:t>
      </w:r>
      <w:r w:rsidRPr="00992C02">
        <w:tab/>
        <w:t xml:space="preserve">Fox RJ, Chataway J. Advancing Trial Design in Progressive Multiple Sclerosis. </w:t>
      </w:r>
      <w:r w:rsidRPr="00992C02">
        <w:rPr>
          <w:i/>
          <w:iCs/>
        </w:rPr>
        <w:t>Mult Scler</w:t>
      </w:r>
      <w:r w:rsidRPr="00992C02">
        <w:t xml:space="preserve"> 2017; 23: 1573–1578.</w:t>
      </w:r>
    </w:p>
    <w:p w14:paraId="271969DB" w14:textId="77777777" w:rsidR="00992C02" w:rsidRPr="00992C02" w:rsidRDefault="00992C02" w:rsidP="00992C02">
      <w:pPr>
        <w:pStyle w:val="Bibliography"/>
      </w:pPr>
      <w:r w:rsidRPr="00992C02">
        <w:t xml:space="preserve">29. </w:t>
      </w:r>
      <w:r w:rsidRPr="00992C02">
        <w:tab/>
        <w:t xml:space="preserve">Mullane K, Williams M. Alzheimer’s disease (AD) therapeutics – 1: Repeated clinical failures continue to question the amyloid hypothesis of AD and the current understanding of AD causality. </w:t>
      </w:r>
      <w:r w:rsidRPr="00992C02">
        <w:rPr>
          <w:i/>
          <w:iCs/>
        </w:rPr>
        <w:t>Biochemical Pharmacology</w:t>
      </w:r>
      <w:r w:rsidRPr="00992C02">
        <w:t xml:space="preserve"> 2018; 158: 359–375.</w:t>
      </w:r>
    </w:p>
    <w:p w14:paraId="14FEB3DA" w14:textId="77777777" w:rsidR="00992C02" w:rsidRPr="00992C02" w:rsidRDefault="00992C02" w:rsidP="00992C02">
      <w:pPr>
        <w:pStyle w:val="Bibliography"/>
      </w:pPr>
      <w:r w:rsidRPr="00992C02">
        <w:t xml:space="preserve">30. </w:t>
      </w:r>
      <w:r w:rsidRPr="00992C02">
        <w:tab/>
        <w:t xml:space="preserve">Mitsumoto H, Brooks BR, Silani V. Clinical trials in amyotrophic lateral sclerosis: why so many negative trials and how can trials be improved? </w:t>
      </w:r>
      <w:r w:rsidRPr="00992C02">
        <w:rPr>
          <w:i/>
          <w:iCs/>
        </w:rPr>
        <w:t>Lancet Neurol</w:t>
      </w:r>
      <w:r w:rsidRPr="00992C02">
        <w:t xml:space="preserve"> 2014; 13: 1127–1138.</w:t>
      </w:r>
    </w:p>
    <w:p w14:paraId="0A467C01" w14:textId="77777777" w:rsidR="00992C02" w:rsidRPr="00992C02" w:rsidRDefault="00992C02" w:rsidP="00992C02">
      <w:pPr>
        <w:pStyle w:val="Bibliography"/>
      </w:pPr>
      <w:r w:rsidRPr="00992C02">
        <w:t xml:space="preserve">31. </w:t>
      </w:r>
      <w:r w:rsidRPr="00992C02">
        <w:tab/>
        <w:t xml:space="preserve">Holloway RG, Siderowf AD. Selecting Outcome Measures. In: Ravina B, Cummings J, McDermott M, et al. (eds) </w:t>
      </w:r>
      <w:r w:rsidRPr="00992C02">
        <w:rPr>
          <w:i/>
          <w:iCs/>
        </w:rPr>
        <w:t>Clinical Trials in Neurology: Design, Conduct, Analysis</w:t>
      </w:r>
      <w:r w:rsidRPr="00992C02">
        <w:t>. Cambridge: Cambridge University Press, pp. 69–77.</w:t>
      </w:r>
    </w:p>
    <w:p w14:paraId="4D0FE29E" w14:textId="77777777" w:rsidR="00992C02" w:rsidRPr="00992C02" w:rsidRDefault="00992C02" w:rsidP="00992C02">
      <w:pPr>
        <w:pStyle w:val="Bibliography"/>
      </w:pPr>
      <w:r w:rsidRPr="00992C02">
        <w:t xml:space="preserve">32. </w:t>
      </w:r>
      <w:r w:rsidRPr="00992C02">
        <w:tab/>
        <w:t xml:space="preserve">Commissioner O of the. 22 Case Studies Where Phase 2 and Phase 3 Trials Had Divergent Results. </w:t>
      </w:r>
      <w:r w:rsidRPr="00992C02">
        <w:rPr>
          <w:i/>
          <w:iCs/>
        </w:rPr>
        <w:t>FDA</w:t>
      </w:r>
      <w:r w:rsidRPr="00992C02">
        <w:t>, https://www.fda.gov/about-fda/reports/22-case-studies-where-phase-2-and-phase-3-trials-had-divergent-results (2019, accessed 11 October 2020).</w:t>
      </w:r>
    </w:p>
    <w:p w14:paraId="7575A056" w14:textId="77777777" w:rsidR="00992C02" w:rsidRPr="00992C02" w:rsidRDefault="00992C02" w:rsidP="00992C02">
      <w:pPr>
        <w:pStyle w:val="Bibliography"/>
      </w:pPr>
      <w:r w:rsidRPr="00992C02">
        <w:t xml:space="preserve">33. </w:t>
      </w:r>
      <w:r w:rsidRPr="00992C02">
        <w:tab/>
        <w:t xml:space="preserve">Howard RB, Sayeed I, Stein DG. Suboptimal Dosing Parameters as Possible Factors in the Negative Phase III Clinical Trials of Progesterone for Traumatic Brain Injury. </w:t>
      </w:r>
      <w:r w:rsidRPr="00992C02">
        <w:rPr>
          <w:i/>
          <w:iCs/>
        </w:rPr>
        <w:t>J Neurotrauma</w:t>
      </w:r>
      <w:r w:rsidRPr="00992C02">
        <w:t xml:space="preserve"> 2017; 34: 1915–1918.</w:t>
      </w:r>
    </w:p>
    <w:p w14:paraId="3C94F462" w14:textId="77777777" w:rsidR="00992C02" w:rsidRPr="00992C02" w:rsidRDefault="00992C02" w:rsidP="00992C02">
      <w:pPr>
        <w:pStyle w:val="Bibliography"/>
      </w:pPr>
      <w:r w:rsidRPr="00992C02">
        <w:t xml:space="preserve">34. </w:t>
      </w:r>
      <w:r w:rsidRPr="00992C02">
        <w:tab/>
        <w:t xml:space="preserve">Lammertse D, Tuszynski M, Steeves J, et al. Guidelines for the conduct of clinical trials for spinal cord injury as developed by the ICCP panel: clinical trial design. </w:t>
      </w:r>
      <w:r w:rsidRPr="00992C02">
        <w:rPr>
          <w:i/>
          <w:iCs/>
        </w:rPr>
        <w:t>Spinal Cord</w:t>
      </w:r>
      <w:r w:rsidRPr="00992C02">
        <w:t xml:space="preserve"> 2007; 45: 232–242.</w:t>
      </w:r>
    </w:p>
    <w:p w14:paraId="3970383B" w14:textId="77777777" w:rsidR="00992C02" w:rsidRPr="00992C02" w:rsidRDefault="00992C02" w:rsidP="00992C02">
      <w:pPr>
        <w:pStyle w:val="Bibliography"/>
      </w:pPr>
      <w:r w:rsidRPr="00992C02">
        <w:t xml:space="preserve">35. </w:t>
      </w:r>
      <w:r w:rsidRPr="00992C02">
        <w:tab/>
        <w:t xml:space="preserve">Stein DG. Lost in translation: understanding the failure of the progesterone/traumatic brain injury Phase III trials. </w:t>
      </w:r>
      <w:r w:rsidRPr="00992C02">
        <w:rPr>
          <w:i/>
          <w:iCs/>
        </w:rPr>
        <w:t>Future Neurology</w:t>
      </w:r>
      <w:r w:rsidRPr="00992C02">
        <w:t xml:space="preserve"> 2016; 11: 9–13.</w:t>
      </w:r>
    </w:p>
    <w:p w14:paraId="212A071A" w14:textId="77777777" w:rsidR="00992C02" w:rsidRPr="00992C02" w:rsidRDefault="00992C02" w:rsidP="00992C02">
      <w:pPr>
        <w:pStyle w:val="Bibliography"/>
      </w:pPr>
      <w:r w:rsidRPr="00992C02">
        <w:t xml:space="preserve">36. </w:t>
      </w:r>
      <w:r w:rsidRPr="00992C02">
        <w:tab/>
        <w:t xml:space="preserve">Bullock MR, Merchant RE, Choi SC, et al. Outcome measures for clinical trials in neurotrauma. </w:t>
      </w:r>
      <w:r w:rsidRPr="00992C02">
        <w:rPr>
          <w:i/>
          <w:iCs/>
        </w:rPr>
        <w:t>Neurosurg Focus</w:t>
      </w:r>
      <w:r w:rsidRPr="00992C02">
        <w:t xml:space="preserve"> 2002; 13: ECP1.</w:t>
      </w:r>
    </w:p>
    <w:p w14:paraId="645F37DA" w14:textId="77777777" w:rsidR="00992C02" w:rsidRPr="00992C02" w:rsidRDefault="00992C02" w:rsidP="00992C02">
      <w:pPr>
        <w:pStyle w:val="Bibliography"/>
      </w:pPr>
      <w:r w:rsidRPr="00992C02">
        <w:lastRenderedPageBreak/>
        <w:t xml:space="preserve">37. </w:t>
      </w:r>
      <w:r w:rsidRPr="00992C02">
        <w:tab/>
        <w:t xml:space="preserve">Cross J, Lee H, Westelinck A, et al. Postmarketing drug dosage changes of 499 FDA-approved new molecular entities, 1980-1999. </w:t>
      </w:r>
      <w:r w:rsidRPr="00992C02">
        <w:rPr>
          <w:i/>
          <w:iCs/>
        </w:rPr>
        <w:t>Pharmacoepidemiol Drug Saf</w:t>
      </w:r>
      <w:r w:rsidRPr="00992C02">
        <w:t xml:space="preserve"> 2002; 11: 439–446.</w:t>
      </w:r>
    </w:p>
    <w:p w14:paraId="33EE8402" w14:textId="77777777" w:rsidR="00992C02" w:rsidRPr="00992C02" w:rsidRDefault="00992C02" w:rsidP="00992C02">
      <w:pPr>
        <w:pStyle w:val="Bibliography"/>
      </w:pPr>
      <w:r w:rsidRPr="00992C02">
        <w:t xml:space="preserve">38. </w:t>
      </w:r>
      <w:r w:rsidRPr="00992C02">
        <w:tab/>
        <w:t xml:space="preserve">Greenberg BD, Carrillo MC, Ryan JM, et al. Improving Alzheimer’s disease phase II clinical trials. </w:t>
      </w:r>
      <w:r w:rsidRPr="00992C02">
        <w:rPr>
          <w:i/>
          <w:iCs/>
        </w:rPr>
        <w:t>Alzheimers Dement</w:t>
      </w:r>
      <w:r w:rsidRPr="00992C02">
        <w:t xml:space="preserve"> 2013; 9: 39–49.</w:t>
      </w:r>
    </w:p>
    <w:p w14:paraId="604B0416" w14:textId="77777777" w:rsidR="00992C02" w:rsidRPr="00992C02" w:rsidRDefault="00992C02" w:rsidP="00992C02">
      <w:pPr>
        <w:pStyle w:val="Bibliography"/>
      </w:pPr>
      <w:r w:rsidRPr="00992C02">
        <w:t xml:space="preserve">39. </w:t>
      </w:r>
      <w:r w:rsidRPr="00992C02">
        <w:tab/>
        <w:t xml:space="preserve">Vissers MFJM, Heuberger JAAC, Groeneveld GJ. Targeting for Success: Demonstrating Proof-of-Concept with Mechanistic Early Phase Clinical Pharmacology Studies for Disease-Modification in Neurodegenerative Disorders. </w:t>
      </w:r>
      <w:r w:rsidRPr="00992C02">
        <w:rPr>
          <w:i/>
          <w:iCs/>
        </w:rPr>
        <w:t>Int J Mol Sci</w:t>
      </w:r>
      <w:r w:rsidRPr="00992C02">
        <w:t xml:space="preserve"> 2021; 22: 1615.</w:t>
      </w:r>
    </w:p>
    <w:p w14:paraId="38E8A525" w14:textId="77777777" w:rsidR="00992C02" w:rsidRPr="00992C02" w:rsidRDefault="00992C02" w:rsidP="00992C02">
      <w:pPr>
        <w:pStyle w:val="Bibliography"/>
      </w:pPr>
      <w:r w:rsidRPr="00992C02">
        <w:t xml:space="preserve">40. </w:t>
      </w:r>
      <w:r w:rsidRPr="00992C02">
        <w:tab/>
        <w:t xml:space="preserve">Potter WZ. Optimizing early Go/No Go decisions in CNS drug development. </w:t>
      </w:r>
      <w:r w:rsidRPr="00992C02">
        <w:rPr>
          <w:i/>
          <w:iCs/>
        </w:rPr>
        <w:t>Expert Rev Clin Pharmacol</w:t>
      </w:r>
      <w:r w:rsidRPr="00992C02">
        <w:t xml:space="preserve"> 2015; 8: 155–157.</w:t>
      </w:r>
    </w:p>
    <w:p w14:paraId="50145E86" w14:textId="77777777" w:rsidR="00992C02" w:rsidRPr="00992C02" w:rsidRDefault="00992C02" w:rsidP="00992C02">
      <w:pPr>
        <w:pStyle w:val="Bibliography"/>
      </w:pPr>
      <w:r w:rsidRPr="00992C02">
        <w:t xml:space="preserve">41. </w:t>
      </w:r>
      <w:r w:rsidRPr="00992C02">
        <w:tab/>
        <w:t xml:space="preserve">A controlled trial of recombinant methionyl human BDNF in ALS: The BDNF Study Group (Phase III). </w:t>
      </w:r>
      <w:r w:rsidRPr="00992C02">
        <w:rPr>
          <w:i/>
          <w:iCs/>
        </w:rPr>
        <w:t>Neurology</w:t>
      </w:r>
      <w:r w:rsidRPr="00992C02">
        <w:t xml:space="preserve"> 1999; 52: 1427–1433.</w:t>
      </w:r>
    </w:p>
    <w:p w14:paraId="387B0B9A" w14:textId="77777777" w:rsidR="00992C02" w:rsidRPr="00992C02" w:rsidRDefault="00992C02" w:rsidP="00992C02">
      <w:pPr>
        <w:pStyle w:val="Bibliography"/>
      </w:pPr>
      <w:r w:rsidRPr="00992C02">
        <w:t xml:space="preserve">42. </w:t>
      </w:r>
      <w:r w:rsidRPr="00992C02">
        <w:tab/>
        <w:t xml:space="preserve">Selkoe DJ. Resolving controversies on the path to Alzheimer’s therapeutics. </w:t>
      </w:r>
      <w:r w:rsidRPr="00992C02">
        <w:rPr>
          <w:i/>
          <w:iCs/>
        </w:rPr>
        <w:t>Nat Med</w:t>
      </w:r>
      <w:r w:rsidRPr="00992C02">
        <w:t xml:space="preserve"> 2011; 17: 1060–1065.</w:t>
      </w:r>
    </w:p>
    <w:p w14:paraId="6378F360" w14:textId="77777777" w:rsidR="00992C02" w:rsidRPr="00992C02" w:rsidRDefault="00992C02" w:rsidP="00992C02">
      <w:pPr>
        <w:pStyle w:val="Bibliography"/>
      </w:pPr>
      <w:r w:rsidRPr="00992C02">
        <w:t xml:space="preserve">43. </w:t>
      </w:r>
      <w:r w:rsidRPr="00992C02">
        <w:tab/>
        <w:t xml:space="preserve">Feltner DE, Evans KR. Phase II development and the path to personalized medicine in CNS disease. </w:t>
      </w:r>
      <w:r w:rsidRPr="00992C02">
        <w:rPr>
          <w:i/>
          <w:iCs/>
        </w:rPr>
        <w:t>Essential CNS Drug Development</w:t>
      </w:r>
      <w:r w:rsidRPr="00992C02">
        <w:t xml:space="preserve"> 2012; 70–91.</w:t>
      </w:r>
    </w:p>
    <w:p w14:paraId="321DA150" w14:textId="77777777" w:rsidR="00992C02" w:rsidRPr="00992C02" w:rsidRDefault="00992C02" w:rsidP="00992C02">
      <w:pPr>
        <w:pStyle w:val="Bibliography"/>
      </w:pPr>
      <w:r w:rsidRPr="00992C02">
        <w:t xml:space="preserve">44. </w:t>
      </w:r>
      <w:r w:rsidRPr="00992C02">
        <w:tab/>
        <w:t xml:space="preserve">Kimmelman J, London AJ. The Structure of Clinical Translation: Efficiency, Information, and Ethics. </w:t>
      </w:r>
      <w:r w:rsidRPr="00992C02">
        <w:rPr>
          <w:i/>
          <w:iCs/>
        </w:rPr>
        <w:t>Hastings Center Report</w:t>
      </w:r>
      <w:r w:rsidRPr="00992C02">
        <w:t xml:space="preserve"> 2015; 45: 27–39.</w:t>
      </w:r>
    </w:p>
    <w:p w14:paraId="35C24212" w14:textId="77777777" w:rsidR="00992C02" w:rsidRPr="00992C02" w:rsidRDefault="00992C02" w:rsidP="00992C02">
      <w:pPr>
        <w:pStyle w:val="Bibliography"/>
      </w:pPr>
      <w:r w:rsidRPr="00992C02">
        <w:t xml:space="preserve">45. </w:t>
      </w:r>
      <w:r w:rsidRPr="00992C02">
        <w:tab/>
        <w:t xml:space="preserve">Kesselheim AS, Hwang TJ, Franklin JM. Two decades of new drug development for central nervous system disorders. </w:t>
      </w:r>
      <w:r w:rsidRPr="00992C02">
        <w:rPr>
          <w:i/>
          <w:iCs/>
        </w:rPr>
        <w:t>Nature Reviews Drug Discovery</w:t>
      </w:r>
      <w:r w:rsidRPr="00992C02">
        <w:t xml:space="preserve"> 2015; 14: 815–816.</w:t>
      </w:r>
    </w:p>
    <w:p w14:paraId="786D755E" w14:textId="77777777" w:rsidR="00992C02" w:rsidRPr="00992C02" w:rsidRDefault="00992C02" w:rsidP="00992C02">
      <w:pPr>
        <w:pStyle w:val="Bibliography"/>
      </w:pPr>
      <w:r w:rsidRPr="00992C02">
        <w:t xml:space="preserve">46. </w:t>
      </w:r>
      <w:r w:rsidRPr="00992C02">
        <w:tab/>
        <w:t xml:space="preserve">London AJ, Kimmelman J. Why clinical translation cannot succeed without failure. </w:t>
      </w:r>
      <w:r w:rsidRPr="00992C02">
        <w:rPr>
          <w:i/>
          <w:iCs/>
        </w:rPr>
        <w:t>eLife</w:t>
      </w:r>
      <w:r w:rsidRPr="00992C02">
        <w:t xml:space="preserve"> 2015; 4: e12844.</w:t>
      </w:r>
    </w:p>
    <w:p w14:paraId="1A3C8645" w14:textId="77777777" w:rsidR="00992C02" w:rsidRPr="00992C02" w:rsidRDefault="00992C02" w:rsidP="00992C02">
      <w:pPr>
        <w:pStyle w:val="Bibliography"/>
      </w:pPr>
      <w:r w:rsidRPr="00992C02">
        <w:t xml:space="preserve">47. </w:t>
      </w:r>
      <w:r w:rsidRPr="00992C02">
        <w:tab/>
        <w:t xml:space="preserve">Rubinstein LV, Korn EL, Freidlin B, et al. Design issues of randomized phase II trials and a proposal for phase II screening trials. </w:t>
      </w:r>
      <w:r w:rsidRPr="00992C02">
        <w:rPr>
          <w:i/>
          <w:iCs/>
        </w:rPr>
        <w:t>J Clin Oncol</w:t>
      </w:r>
      <w:r w:rsidRPr="00992C02">
        <w:t xml:space="preserve"> 2005; 23: 7199–7206.</w:t>
      </w:r>
    </w:p>
    <w:p w14:paraId="1EF7C6EE" w14:textId="77777777" w:rsidR="00992C02" w:rsidRPr="00992C02" w:rsidRDefault="00992C02" w:rsidP="00992C02">
      <w:pPr>
        <w:pStyle w:val="Bibliography"/>
      </w:pPr>
      <w:r w:rsidRPr="00992C02">
        <w:t xml:space="preserve">48. </w:t>
      </w:r>
      <w:r w:rsidRPr="00992C02">
        <w:tab/>
        <w:t xml:space="preserve">Speich B, von Niederhäusern B, Schur N, et al. Systematic review on costs and resource use of randomized clinical trials shows a lack of transparent and comprehensive data. </w:t>
      </w:r>
      <w:r w:rsidRPr="00992C02">
        <w:rPr>
          <w:i/>
          <w:iCs/>
        </w:rPr>
        <w:t>J Clin Epidemiol</w:t>
      </w:r>
      <w:r w:rsidRPr="00992C02">
        <w:t xml:space="preserve"> 2018; 96: 1–11.</w:t>
      </w:r>
    </w:p>
    <w:p w14:paraId="22976557" w14:textId="77777777" w:rsidR="00992C02" w:rsidRPr="00992C02" w:rsidRDefault="00992C02" w:rsidP="00992C02">
      <w:pPr>
        <w:pStyle w:val="Bibliography"/>
      </w:pPr>
      <w:r w:rsidRPr="00992C02">
        <w:t xml:space="preserve">49. </w:t>
      </w:r>
      <w:r w:rsidRPr="00992C02">
        <w:tab/>
        <w:t xml:space="preserve">Martin L, Hutchens M, Hawkins C, et al. How much do clinical trials cost? </w:t>
      </w:r>
      <w:r w:rsidRPr="00992C02">
        <w:rPr>
          <w:i/>
          <w:iCs/>
        </w:rPr>
        <w:t>Nat Rev Drug Discov</w:t>
      </w:r>
      <w:r w:rsidRPr="00992C02">
        <w:t xml:space="preserve"> 2017; 16: 381–382.</w:t>
      </w:r>
    </w:p>
    <w:p w14:paraId="25177C05" w14:textId="77777777" w:rsidR="00992C02" w:rsidRPr="00992C02" w:rsidRDefault="00992C02" w:rsidP="00992C02">
      <w:pPr>
        <w:pStyle w:val="Bibliography"/>
      </w:pPr>
      <w:r w:rsidRPr="00992C02">
        <w:t xml:space="preserve">50. </w:t>
      </w:r>
      <w:r w:rsidRPr="00992C02">
        <w:tab/>
        <w:t xml:space="preserve">Nipp RD, Lee H, Gorton E, et al. Addressing the Financial Burden of Cancer Clinical Trial Participation: Longitudinal Effects of an Equity Intervention. </w:t>
      </w:r>
      <w:r w:rsidRPr="00992C02">
        <w:rPr>
          <w:i/>
          <w:iCs/>
        </w:rPr>
        <w:t>Oncologist</w:t>
      </w:r>
      <w:r w:rsidRPr="00992C02">
        <w:t xml:space="preserve"> 2019; 24: 1048–1055.</w:t>
      </w:r>
    </w:p>
    <w:p w14:paraId="10FD9540" w14:textId="77777777" w:rsidR="00992C02" w:rsidRPr="00992C02" w:rsidRDefault="00992C02" w:rsidP="00992C02">
      <w:pPr>
        <w:pStyle w:val="Bibliography"/>
      </w:pPr>
      <w:r w:rsidRPr="00992C02">
        <w:t xml:space="preserve">51. </w:t>
      </w:r>
      <w:r w:rsidRPr="00992C02">
        <w:tab/>
        <w:t xml:space="preserve">Munro AJ, Sebag-Montefiore D. Opportunity cost--a neglected aspect of cancer treatment. </w:t>
      </w:r>
      <w:r w:rsidRPr="00992C02">
        <w:rPr>
          <w:i/>
          <w:iCs/>
        </w:rPr>
        <w:t>Br J Cancer</w:t>
      </w:r>
      <w:r w:rsidRPr="00992C02">
        <w:t xml:space="preserve"> 1992; 65: 309–310.</w:t>
      </w:r>
    </w:p>
    <w:p w14:paraId="6B536C06" w14:textId="77777777" w:rsidR="00992C02" w:rsidRPr="00992C02" w:rsidRDefault="00992C02" w:rsidP="00992C02">
      <w:pPr>
        <w:pStyle w:val="Bibliography"/>
      </w:pPr>
      <w:r w:rsidRPr="00992C02">
        <w:lastRenderedPageBreak/>
        <w:t xml:space="preserve">52. </w:t>
      </w:r>
      <w:r w:rsidRPr="00992C02">
        <w:tab/>
        <w:t xml:space="preserve">Henry DH, Viswanathan HN, Elkin EP, et al. Symptoms and treatment burden associated with cancer treatment: results from a cross-sectional national survey in the U.S. </w:t>
      </w:r>
      <w:r w:rsidRPr="00992C02">
        <w:rPr>
          <w:i/>
          <w:iCs/>
        </w:rPr>
        <w:t>Support Care Cancer</w:t>
      </w:r>
      <w:r w:rsidRPr="00992C02">
        <w:t xml:space="preserve"> 2008; 16: 791–801.</w:t>
      </w:r>
    </w:p>
    <w:p w14:paraId="7A640FB9" w14:textId="77777777" w:rsidR="00992C02" w:rsidRPr="00992C02" w:rsidRDefault="00992C02" w:rsidP="00992C02">
      <w:pPr>
        <w:pStyle w:val="Bibliography"/>
      </w:pPr>
      <w:r w:rsidRPr="00992C02">
        <w:t xml:space="preserve">53. </w:t>
      </w:r>
      <w:r w:rsidRPr="00992C02">
        <w:tab/>
        <w:t xml:space="preserve">Bange EM, Doucette A, Gabriel PE, et al. Opportunity Costs of Receiving Palliative Chemotherapy for Metastatic Pancreatic Ductal Adenocarcinoma. </w:t>
      </w:r>
      <w:r w:rsidRPr="00992C02">
        <w:rPr>
          <w:i/>
          <w:iCs/>
        </w:rPr>
        <w:t>JCO Oncology Practice</w:t>
      </w:r>
      <w:r w:rsidRPr="00992C02">
        <w:t>. Epub ahead of print 4 March 2020. DOI: 10.1200/JOP.19.00328.</w:t>
      </w:r>
    </w:p>
    <w:p w14:paraId="6BBC1BA0" w14:textId="77777777" w:rsidR="00992C02" w:rsidRPr="00992C02" w:rsidRDefault="00992C02" w:rsidP="00992C02">
      <w:pPr>
        <w:pStyle w:val="Bibliography"/>
      </w:pPr>
      <w:r w:rsidRPr="00992C02">
        <w:t xml:space="preserve">54. </w:t>
      </w:r>
      <w:r w:rsidRPr="00992C02">
        <w:tab/>
        <w:t xml:space="preserve">Freedman B. Equipoise and the Ethics of Clinical Research. </w:t>
      </w:r>
      <w:r w:rsidRPr="00992C02">
        <w:rPr>
          <w:i/>
          <w:iCs/>
        </w:rPr>
        <w:t>New England Journal of Medicine</w:t>
      </w:r>
      <w:r w:rsidRPr="00992C02">
        <w:t xml:space="preserve"> 1987; 317: 141–145.</w:t>
      </w:r>
    </w:p>
    <w:p w14:paraId="2A7CA6DD" w14:textId="77777777" w:rsidR="00992C02" w:rsidRPr="00992C02" w:rsidRDefault="00992C02" w:rsidP="00992C02">
      <w:pPr>
        <w:pStyle w:val="Bibliography"/>
      </w:pPr>
      <w:r w:rsidRPr="00992C02">
        <w:t xml:space="preserve">55. </w:t>
      </w:r>
      <w:r w:rsidRPr="00992C02">
        <w:tab/>
        <w:t xml:space="preserve">Plascencia-Villa G, Perry G. Status and future directions of clinical trials in Alzheimer’s disease. </w:t>
      </w:r>
      <w:r w:rsidRPr="00992C02">
        <w:rPr>
          <w:i/>
          <w:iCs/>
        </w:rPr>
        <w:t>Int Rev Neurobiol</w:t>
      </w:r>
      <w:r w:rsidRPr="00992C02">
        <w:t xml:space="preserve"> 2020; 154: 3–50.</w:t>
      </w:r>
    </w:p>
    <w:p w14:paraId="09FFA660" w14:textId="5D57ED4E" w:rsidR="000B4596" w:rsidRDefault="00A841BF" w:rsidP="00A841BF">
      <w:r>
        <w:fldChar w:fldCharType="end"/>
      </w:r>
    </w:p>
    <w:p w14:paraId="4EC21D98" w14:textId="07F637D9" w:rsidR="00A841BF" w:rsidRDefault="00A841BF" w:rsidP="00A841BF"/>
    <w:p w14:paraId="17D86CAF" w14:textId="77777777" w:rsidR="00A841BF" w:rsidRPr="00A841BF" w:rsidRDefault="00A841BF" w:rsidP="00A841BF"/>
    <w:sectPr w:rsidR="00A841BF" w:rsidRPr="00A841BF"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athan Kimmelman, Dr." w:date="2023-03-22T14:43:00Z" w:initials="JKD">
    <w:p w14:paraId="6A3C9B0B" w14:textId="77777777" w:rsidR="00230AA4" w:rsidRDefault="00230AA4" w:rsidP="00754937">
      <w:r>
        <w:rPr>
          <w:rStyle w:val="CommentReference"/>
        </w:rPr>
        <w:annotationRef/>
      </w:r>
      <w:r>
        <w:rPr>
          <w:color w:val="000000"/>
          <w:sz w:val="20"/>
          <w:szCs w:val="20"/>
        </w:rPr>
        <w:t>page numbers! always!</w:t>
      </w:r>
    </w:p>
  </w:comment>
  <w:comment w:id="12" w:author="Jonathan Kimmelman, Dr." w:date="2023-03-22T14:43:00Z" w:initials="JKD">
    <w:p w14:paraId="5392469E" w14:textId="2F9D1739" w:rsidR="00230AA4" w:rsidRDefault="00230AA4" w:rsidP="002857DE">
      <w:r>
        <w:rPr>
          <w:rStyle w:val="CommentReference"/>
        </w:rPr>
        <w:annotationRef/>
      </w:r>
      <w:r>
        <w:rPr>
          <w:color w:val="000000"/>
          <w:sz w:val="20"/>
          <w:szCs w:val="20"/>
        </w:rPr>
        <w:t>this is a great first para! nice!</w:t>
      </w:r>
    </w:p>
  </w:comment>
  <w:comment w:id="13" w:author="Jonathan Kimmelman, Dr." w:date="2023-03-22T14:44:00Z" w:initials="JKD">
    <w:p w14:paraId="0963952C" w14:textId="77777777" w:rsidR="00230AA4" w:rsidRDefault="00230AA4" w:rsidP="00BA1060">
      <w:r>
        <w:rPr>
          <w:rStyle w:val="CommentReference"/>
        </w:rPr>
        <w:annotationRef/>
      </w:r>
      <w:r>
        <w:rPr>
          <w:color w:val="000000"/>
          <w:sz w:val="20"/>
          <w:szCs w:val="20"/>
        </w:rPr>
        <w:t>make a separate sentence. stick to short sentences. one clause shd be the norm</w:t>
      </w:r>
    </w:p>
    <w:p w14:paraId="3FB04DFD" w14:textId="77777777" w:rsidR="00230AA4" w:rsidRDefault="00230AA4" w:rsidP="00BA1060"/>
  </w:comment>
  <w:comment w:id="17" w:author="Jonathan Kimmelman, Dr." w:date="2023-03-22T14:45:00Z" w:initials="JKD">
    <w:p w14:paraId="4CDC8798" w14:textId="77777777" w:rsidR="00230AA4" w:rsidRDefault="00230AA4" w:rsidP="002E2219">
      <w:r>
        <w:rPr>
          <w:rStyle w:val="CommentReference"/>
        </w:rPr>
        <w:annotationRef/>
      </w:r>
      <w:r>
        <w:rPr>
          <w:color w:val="000000"/>
          <w:sz w:val="20"/>
          <w:szCs w:val="20"/>
        </w:rPr>
        <w:t>better word- this sounds vague</w:t>
      </w:r>
    </w:p>
  </w:comment>
  <w:comment w:id="18" w:author="Jonathan Kimmelman, Dr." w:date="2023-03-22T14:46:00Z" w:initials="JKD">
    <w:p w14:paraId="19FF8EC0" w14:textId="77777777" w:rsidR="00230AA4" w:rsidRDefault="00230AA4" w:rsidP="00FA23FB">
      <w:r>
        <w:rPr>
          <w:rStyle w:val="CommentReference"/>
        </w:rPr>
        <w:annotationRef/>
      </w:r>
      <w:r>
        <w:rPr>
          <w:color w:val="000000"/>
          <w:sz w:val="20"/>
          <w:szCs w:val="20"/>
        </w:rPr>
        <w:t>i think it is worth noting here that there are some islands of success in neurology (RRMS). tho these are often targeting immune systems, not neurodegeneration per se. Stroke is another area- but advances are mostly in surgery. cd add a paragrpah getting into this nuance. also some spectacular successes: SMA for one. lenacanumab is also said to be a very promising advance in AD</w:t>
      </w:r>
    </w:p>
  </w:comment>
  <w:comment w:id="19" w:author="Jonathan Kimmelman, Dr." w:date="2023-03-22T14:47:00Z" w:initials="JKD">
    <w:p w14:paraId="72C9FDC5" w14:textId="77777777" w:rsidR="00230AA4" w:rsidRDefault="00230AA4" w:rsidP="00DF0063">
      <w:r>
        <w:rPr>
          <w:rStyle w:val="CommentReference"/>
        </w:rPr>
        <w:annotationRef/>
      </w:r>
      <w:r>
        <w:rPr>
          <w:color w:val="000000"/>
          <w:sz w:val="20"/>
          <w:szCs w:val="20"/>
        </w:rPr>
        <w:t>is MTD the standard in neurology? not sure it is. usually some PK endpoint.</w:t>
      </w:r>
    </w:p>
  </w:comment>
  <w:comment w:id="28" w:author="Hannah Moyer" w:date="2023-03-07T11:56:00Z" w:initials="HM">
    <w:p w14:paraId="4F67D566" w14:textId="4449625D" w:rsidR="0024200E" w:rsidRDefault="00A841BF" w:rsidP="00D05CFF">
      <w:r>
        <w:rPr>
          <w:rStyle w:val="CommentReference"/>
        </w:rPr>
        <w:annotationRef/>
      </w:r>
      <w:r w:rsidR="0024200E">
        <w:rPr>
          <w:sz w:val="20"/>
          <w:szCs w:val="20"/>
        </w:rPr>
        <w:t>would be interesting to look at the history of using phase language</w:t>
      </w:r>
    </w:p>
  </w:comment>
  <w:comment w:id="36" w:author="Jonathan Kimmelman, Dr." w:date="2023-03-22T14:50:00Z" w:initials="JKD">
    <w:p w14:paraId="4AAA7F28" w14:textId="77777777" w:rsidR="00DE5229" w:rsidRDefault="00DE5229" w:rsidP="00006ECE">
      <w:r>
        <w:rPr>
          <w:rStyle w:val="CommentReference"/>
        </w:rPr>
        <w:annotationRef/>
      </w:r>
      <w:r>
        <w:rPr>
          <w:color w:val="000000"/>
          <w:sz w:val="20"/>
          <w:szCs w:val="20"/>
        </w:rPr>
        <w:t>also enrichment designs. check out the trial design for  Amylix;es ALS drug: enrol rapid decliners. This shd be flagged as a strategy. can discuss</w:t>
      </w:r>
    </w:p>
  </w:comment>
  <w:comment w:id="43" w:author="Jonathan Kimmelman, Dr." w:date="2023-03-22T14:51:00Z" w:initials="JKD">
    <w:p w14:paraId="60A316A6" w14:textId="77777777" w:rsidR="00DE5229" w:rsidRDefault="00DE5229" w:rsidP="00BE4337">
      <w:r>
        <w:rPr>
          <w:rStyle w:val="CommentReference"/>
        </w:rPr>
        <w:annotationRef/>
      </w:r>
      <w:r>
        <w:rPr>
          <w:color w:val="000000"/>
          <w:sz w:val="20"/>
          <w:szCs w:val="20"/>
        </w:rPr>
        <w:t>shoirt crip senetnces…</w:t>
      </w:r>
    </w:p>
  </w:comment>
  <w:comment w:id="73" w:author="Jonathan Kimmelman, Dr." w:date="2023-03-22T14:55:00Z" w:initials="JKD">
    <w:p w14:paraId="0FD2DC98" w14:textId="77777777" w:rsidR="00DE5229" w:rsidRDefault="00DE5229" w:rsidP="00210A9C">
      <w:r>
        <w:rPr>
          <w:rStyle w:val="CommentReference"/>
        </w:rPr>
        <w:annotationRef/>
      </w:r>
      <w:r>
        <w:rPr>
          <w:color w:val="000000"/>
          <w:sz w:val="20"/>
          <w:szCs w:val="20"/>
        </w:rPr>
        <w:t>what are the concerns? please enumerate. i suspect dose is a big one.</w:t>
      </w:r>
    </w:p>
    <w:p w14:paraId="27656160" w14:textId="77777777" w:rsidR="00DE5229" w:rsidRDefault="00DE5229" w:rsidP="00210A9C"/>
    <w:p w14:paraId="704E236E" w14:textId="77777777" w:rsidR="00DE5229" w:rsidRDefault="00DE5229" w:rsidP="00210A9C">
      <w:r>
        <w:rPr>
          <w:color w:val="000000"/>
          <w:sz w:val="20"/>
          <w:szCs w:val="20"/>
        </w:rPr>
        <w:t>also made me wonder? if dose is not explored in p2, does that mean a much bigger p3 trial (since many dose arms)?</w:t>
      </w:r>
    </w:p>
  </w:comment>
  <w:comment w:id="80" w:author="Jonathan Kimmelman, Dr." w:date="2023-03-22T14:59:00Z" w:initials="JKD">
    <w:p w14:paraId="3899C99F" w14:textId="77777777" w:rsidR="00115CD2" w:rsidRDefault="00115CD2" w:rsidP="00EB7C8F">
      <w:r>
        <w:rPr>
          <w:rStyle w:val="CommentReference"/>
        </w:rPr>
        <w:annotationRef/>
      </w:r>
      <w:r>
        <w:rPr>
          <w:color w:val="000000"/>
          <w:sz w:val="20"/>
          <w:szCs w:val="20"/>
        </w:rPr>
        <w:t>avoid ‘it’ as subject- passive!</w:t>
      </w:r>
    </w:p>
  </w:comment>
  <w:comment w:id="83" w:author="Jonathan Kimmelman, Dr." w:date="2023-03-22T15:00:00Z" w:initials="JKD">
    <w:p w14:paraId="768E4D8D" w14:textId="77777777" w:rsidR="00115CD2" w:rsidRDefault="00115CD2" w:rsidP="00E44785">
      <w:r>
        <w:rPr>
          <w:rStyle w:val="CommentReference"/>
        </w:rPr>
        <w:annotationRef/>
      </w:r>
      <w:r>
        <w:rPr>
          <w:color w:val="000000"/>
          <w:sz w:val="20"/>
          <w:szCs w:val="20"/>
        </w:rPr>
        <w:t>also see my work on intervention ensembles!</w:t>
      </w:r>
    </w:p>
  </w:comment>
  <w:comment w:id="84" w:author="Hannah Moyer" w:date="2023-03-19T16:56:00Z" w:initials="HM">
    <w:p w14:paraId="021ED2CB" w14:textId="1A0C14FF" w:rsidR="008B5D00" w:rsidRDefault="008B5D00" w:rsidP="008944F3">
      <w:r>
        <w:rPr>
          <w:rStyle w:val="CommentReference"/>
        </w:rPr>
        <w:annotationRef/>
      </w:r>
      <w:r>
        <w:rPr>
          <w:sz w:val="20"/>
          <w:szCs w:val="20"/>
        </w:rPr>
        <w:t xml:space="preserve">Ed korn arguing for late stage determination of dose: </w:t>
      </w:r>
    </w:p>
    <w:p w14:paraId="73897881" w14:textId="77777777" w:rsidR="008B5D00" w:rsidRDefault="008B5D00" w:rsidP="008944F3">
      <w:r>
        <w:rPr>
          <w:i/>
          <w:iCs/>
          <w:sz w:val="20"/>
          <w:szCs w:val="20"/>
        </w:rPr>
        <w:t>Dose optimization during drug development: whether</w:t>
      </w:r>
    </w:p>
    <w:p w14:paraId="7BE0E6FF" w14:textId="77777777" w:rsidR="008B5D00" w:rsidRDefault="008B5D00" w:rsidP="008944F3">
      <w:r>
        <w:rPr>
          <w:i/>
          <w:iCs/>
          <w:sz w:val="20"/>
          <w:szCs w:val="20"/>
        </w:rPr>
        <w:t>and when to optimize</w:t>
      </w:r>
    </w:p>
    <w:p w14:paraId="04476192" w14:textId="77777777" w:rsidR="008B5D00" w:rsidRDefault="008B5D00" w:rsidP="008944F3">
      <w:r>
        <w:rPr>
          <w:i/>
          <w:iCs/>
          <w:sz w:val="20"/>
          <w:szCs w:val="20"/>
        </w:rPr>
        <w:t>https://academic.oup.com/jnci/advance-article/doi/10.1093/jnci/djac232/6935793</w:t>
      </w:r>
    </w:p>
  </w:comment>
  <w:comment w:id="92" w:author="Jonathan Kimmelman, Dr." w:date="2023-03-22T15:03:00Z" w:initials="JKD">
    <w:p w14:paraId="6DB13D24" w14:textId="77777777" w:rsidR="00115CD2" w:rsidRDefault="00115CD2" w:rsidP="006B31BB">
      <w:r>
        <w:rPr>
          <w:rStyle w:val="CommentReference"/>
        </w:rPr>
        <w:annotationRef/>
      </w:r>
      <w:r>
        <w:rPr>
          <w:color w:val="000000"/>
          <w:sz w:val="20"/>
          <w:szCs w:val="20"/>
        </w:rPr>
        <w:t>late subject for sentence</w:t>
      </w:r>
    </w:p>
  </w:comment>
  <w:comment w:id="96" w:author="Jonathan Kimmelman, Dr." w:date="2023-03-22T15:04:00Z" w:initials="JKD">
    <w:p w14:paraId="439E9AD7" w14:textId="77777777" w:rsidR="00115CD2" w:rsidRDefault="00115CD2" w:rsidP="00F32345">
      <w:r>
        <w:rPr>
          <w:rStyle w:val="CommentReference"/>
        </w:rPr>
        <w:annotationRef/>
      </w:r>
      <w:r>
        <w:rPr>
          <w:color w:val="000000"/>
          <w:sz w:val="20"/>
          <w:szCs w:val="20"/>
        </w:rPr>
        <w:t>this cite is old (anyway can u send it to me?) look for more recent data</w:t>
      </w:r>
    </w:p>
  </w:comment>
  <w:comment w:id="97" w:author="Jonathan Kimmelman, Dr." w:date="2023-03-22T15:04:00Z" w:initials="JKD">
    <w:p w14:paraId="5C2428CB" w14:textId="77777777" w:rsidR="00115CD2" w:rsidRDefault="00115CD2" w:rsidP="002C3DC8">
      <w:r>
        <w:rPr>
          <w:rStyle w:val="CommentReference"/>
        </w:rPr>
        <w:annotationRef/>
      </w:r>
      <w:r>
        <w:rPr>
          <w:color w:val="000000"/>
          <w:sz w:val="20"/>
          <w:szCs w:val="20"/>
        </w:rPr>
        <w:t>blech!</w:t>
      </w:r>
    </w:p>
  </w:comment>
  <w:comment w:id="98" w:author="Jonathan Kimmelman, Dr." w:date="2023-03-22T15:04:00Z" w:initials="JKD">
    <w:p w14:paraId="05E583E1" w14:textId="77777777" w:rsidR="00115CD2" w:rsidRDefault="00115CD2" w:rsidP="00A306C2">
      <w:r>
        <w:rPr>
          <w:rStyle w:val="CommentReference"/>
        </w:rPr>
        <w:annotationRef/>
      </w:r>
      <w:r>
        <w:rPr>
          <w:color w:val="000000"/>
          <w:sz w:val="20"/>
          <w:szCs w:val="20"/>
        </w:rPr>
        <w:t>effective or efficacious? they are different</w:t>
      </w:r>
    </w:p>
  </w:comment>
  <w:comment w:id="100" w:author="Jonathan Kimmelman, Dr." w:date="2023-03-22T15:06:00Z" w:initials="JKD">
    <w:p w14:paraId="066C26EF" w14:textId="77777777" w:rsidR="00115CD2" w:rsidRDefault="00115CD2" w:rsidP="00BB7A13">
      <w:r>
        <w:rPr>
          <w:rStyle w:val="CommentReference"/>
        </w:rPr>
        <w:annotationRef/>
      </w:r>
      <w:r>
        <w:rPr>
          <w:color w:val="000000"/>
          <w:sz w:val="20"/>
          <w:szCs w:val="20"/>
        </w:rPr>
        <w:t>interesting. what predictions would u make for bypass v nonbypass based on this hypothesis?</w:t>
      </w:r>
    </w:p>
    <w:p w14:paraId="7E1E52E5" w14:textId="77777777" w:rsidR="00115CD2" w:rsidRDefault="00115CD2" w:rsidP="00BB7A13"/>
    <w:p w14:paraId="239C0202" w14:textId="77777777" w:rsidR="00115CD2" w:rsidRDefault="00115CD2" w:rsidP="00BB7A13">
      <w:r>
        <w:rPr>
          <w:color w:val="000000"/>
          <w:sz w:val="20"/>
          <w:szCs w:val="20"/>
        </w:rPr>
        <w:t>might expect: greater discussion of dose after trials fail if bypass p2. might expect more dose arms in bypass arm of P3 trial. might expect greater safety events in the highest dose arm for P3 trials that bypass vs. those that do not? maybe add this to ur study!</w:t>
      </w:r>
    </w:p>
  </w:comment>
  <w:comment w:id="105" w:author="Jonathan Kimmelman, Dr." w:date="2023-03-22T15:07:00Z" w:initials="JKD">
    <w:p w14:paraId="66626FFD" w14:textId="77777777" w:rsidR="00115CD2" w:rsidRDefault="00115CD2" w:rsidP="00B657C4">
      <w:r>
        <w:rPr>
          <w:rStyle w:val="CommentReference"/>
        </w:rPr>
        <w:annotationRef/>
      </w:r>
      <w:r>
        <w:rPr>
          <w:color w:val="000000"/>
          <w:sz w:val="20"/>
          <w:szCs w:val="20"/>
        </w:rPr>
        <w:t>this may also introduce the complicatiuo of placebo comparators, since using a placebo for longer periods may be unethical</w:t>
      </w:r>
    </w:p>
  </w:comment>
  <w:comment w:id="111" w:author="Jonathan Kimmelman, Dr." w:date="2023-03-22T15:08:00Z" w:initials="JKD">
    <w:p w14:paraId="3FBDE3A4" w14:textId="77777777" w:rsidR="00115CD2" w:rsidRDefault="00115CD2" w:rsidP="00382109">
      <w:r>
        <w:rPr>
          <w:rStyle w:val="CommentReference"/>
        </w:rPr>
        <w:annotationRef/>
      </w:r>
      <w:r>
        <w:rPr>
          <w:color w:val="000000"/>
          <w:sz w:val="20"/>
          <w:szCs w:val="20"/>
        </w:rPr>
        <w:t>??</w:t>
      </w:r>
    </w:p>
  </w:comment>
  <w:comment w:id="122" w:author="Jonathan Kimmelman, Dr." w:date="2023-03-22T15:10:00Z" w:initials="JKD">
    <w:p w14:paraId="6B2AF0FA" w14:textId="77777777" w:rsidR="0097021A" w:rsidRDefault="0097021A" w:rsidP="004D4C0A">
      <w:r>
        <w:rPr>
          <w:rStyle w:val="CommentReference"/>
        </w:rPr>
        <w:annotationRef/>
      </w:r>
      <w:r>
        <w:rPr>
          <w:color w:val="000000"/>
          <w:sz w:val="20"/>
          <w:szCs w:val="20"/>
        </w:rPr>
        <w:t>avoid passive. write “Several P3 trials initiated for...</w:t>
      </w:r>
    </w:p>
  </w:comment>
  <w:comment w:id="125" w:author="Jonathan Kimmelman, Dr." w:date="2023-03-22T15:11:00Z" w:initials="JKD">
    <w:p w14:paraId="1C47DE95" w14:textId="77777777" w:rsidR="0097021A" w:rsidRDefault="0097021A" w:rsidP="00BF2320">
      <w:r>
        <w:rPr>
          <w:rStyle w:val="CommentReference"/>
        </w:rPr>
        <w:annotationRef/>
      </w:r>
      <w:r>
        <w:rPr>
          <w:color w:val="000000"/>
          <w:sz w:val="20"/>
          <w:szCs w:val="20"/>
        </w:rPr>
        <w:t>??</w:t>
      </w:r>
    </w:p>
  </w:comment>
  <w:comment w:id="142" w:author="Jonathan Kimmelman, Dr." w:date="2023-03-22T15:12:00Z" w:initials="JKD">
    <w:p w14:paraId="1A32D5C3" w14:textId="77777777" w:rsidR="0097021A" w:rsidRDefault="0097021A" w:rsidP="00625207">
      <w:r>
        <w:rPr>
          <w:rStyle w:val="CommentReference"/>
        </w:rPr>
        <w:annotationRef/>
      </w:r>
      <w:r>
        <w:rPr>
          <w:sz w:val="20"/>
          <w:szCs w:val="20"/>
        </w:rPr>
        <w:t>say more in the previous sentecnce (prior safety evidence”. maybe an example?</w:t>
      </w:r>
    </w:p>
    <w:p w14:paraId="2B3F47D9" w14:textId="77777777" w:rsidR="0097021A" w:rsidRDefault="0097021A" w:rsidP="00625207"/>
    <w:p w14:paraId="049FB71D" w14:textId="77777777" w:rsidR="0097021A" w:rsidRDefault="0097021A" w:rsidP="00625207">
      <w:r>
        <w:rPr>
          <w:sz w:val="20"/>
          <w:szCs w:val="20"/>
        </w:rPr>
        <w:t>And break up complex sentences into smaller ones</w:t>
      </w:r>
    </w:p>
  </w:comment>
  <w:comment w:id="143" w:author="Jonathan Kimmelman, Dr." w:date="2023-03-22T16:41:00Z" w:initials="JKD">
    <w:p w14:paraId="2D96A214" w14:textId="77777777" w:rsidR="00D124A8" w:rsidRDefault="00D124A8" w:rsidP="00502666">
      <w:r>
        <w:rPr>
          <w:rStyle w:val="CommentReference"/>
        </w:rPr>
        <w:annotationRef/>
      </w:r>
      <w:r>
        <w:rPr>
          <w:color w:val="000000"/>
          <w:sz w:val="20"/>
          <w:szCs w:val="20"/>
        </w:rPr>
        <w:t>??</w:t>
      </w:r>
    </w:p>
  </w:comment>
  <w:comment w:id="148" w:author="Hannah Moyer" w:date="2023-03-20T17:06:00Z" w:initials="HM">
    <w:p w14:paraId="537B58BA" w14:textId="5C29E96A" w:rsidR="00DA7AA3" w:rsidRDefault="00DA7AA3" w:rsidP="00963740">
      <w:r>
        <w:rPr>
          <w:rStyle w:val="CommentReference"/>
        </w:rPr>
        <w:annotationRef/>
      </w:r>
      <w:r>
        <w:rPr>
          <w:sz w:val="20"/>
          <w:szCs w:val="20"/>
        </w:rPr>
        <w:t>Need to introduce these concepts, but chapter 3 will flesh both of these out</w:t>
      </w:r>
    </w:p>
    <w:p w14:paraId="0B7567AA" w14:textId="77777777" w:rsidR="00DA7AA3" w:rsidRDefault="00DA7AA3" w:rsidP="00963740">
      <w:r>
        <w:rPr>
          <w:sz w:val="20"/>
          <w:szCs w:val="20"/>
        </w:rPr>
        <w:t>moral efficiency and equipoise</w:t>
      </w:r>
    </w:p>
  </w:comment>
  <w:comment w:id="151" w:author="Hannah Moyer" w:date="2023-03-13T17:12:00Z" w:initials="HM">
    <w:p w14:paraId="5427B6B6" w14:textId="4BD9D087" w:rsidR="00A63B60" w:rsidRDefault="00A63B60" w:rsidP="00A63B60">
      <w:r>
        <w:rPr>
          <w:rStyle w:val="CommentReference"/>
        </w:rPr>
        <w:annotationRef/>
      </w:r>
      <w:r>
        <w:rPr>
          <w:sz w:val="20"/>
          <w:szCs w:val="20"/>
        </w:rPr>
        <w:t xml:space="preserve">Do we have anything else to cite about how the LACK of evidence can threaten equipoise? </w:t>
      </w:r>
    </w:p>
  </w:comment>
  <w:comment w:id="152" w:author="Hannah Moyer" w:date="2023-03-16T14:27:00Z" w:initials="HM">
    <w:p w14:paraId="5250E8DD" w14:textId="77777777" w:rsidR="003247A1" w:rsidRDefault="003247A1" w:rsidP="00B97D0E">
      <w:r>
        <w:rPr>
          <w:rStyle w:val="CommentReference"/>
        </w:rPr>
        <w:annotationRef/>
      </w:r>
      <w:r>
        <w:rPr>
          <w:sz w:val="20"/>
          <w:szCs w:val="20"/>
        </w:rPr>
        <w:t>make sure JK likes this wording of equipoise argument</w:t>
      </w:r>
    </w:p>
  </w:comment>
  <w:comment w:id="153" w:author="Hannah Moyer" w:date="2023-03-15T13:53:00Z" w:initials="HM">
    <w:p w14:paraId="37AA1615" w14:textId="77777777" w:rsidR="00265EAC" w:rsidRDefault="00265EAC" w:rsidP="00265EAC">
      <w:r>
        <w:rPr>
          <w:rStyle w:val="CommentReference"/>
        </w:rPr>
        <w:annotationRef/>
      </w:r>
      <w:r>
        <w:rPr>
          <w:sz w:val="20"/>
          <w:szCs w:val="20"/>
        </w:rPr>
        <w:t>David in email o   David-“</w:t>
      </w:r>
      <w:r>
        <w:rPr>
          <w:sz w:val="20"/>
          <w:szCs w:val="20"/>
          <w:highlight w:val="white"/>
        </w:rPr>
        <w:t>In the ARDS Network we have often dispensed with phase II and replaced it by a futility stopping rule after 50 patients were accrued. We have done this in several of our ALS trials as well.  Recently I analyzed a 9 patient trial using historical controls, in order to justify funding a large phase III trial.”</w:t>
      </w:r>
    </w:p>
    <w:p w14:paraId="131DFC59" w14:textId="77777777" w:rsidR="00265EAC" w:rsidRDefault="00265EAC" w:rsidP="00265EAC"/>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3C9B0B" w15:done="0"/>
  <w15:commentEx w15:paraId="5392469E" w15:done="0"/>
  <w15:commentEx w15:paraId="3FB04DFD" w15:done="0"/>
  <w15:commentEx w15:paraId="4CDC8798" w15:done="0"/>
  <w15:commentEx w15:paraId="19FF8EC0" w15:done="0"/>
  <w15:commentEx w15:paraId="72C9FDC5" w15:done="0"/>
  <w15:commentEx w15:paraId="4F67D566" w15:done="0"/>
  <w15:commentEx w15:paraId="4AAA7F28" w15:done="0"/>
  <w15:commentEx w15:paraId="60A316A6" w15:done="0"/>
  <w15:commentEx w15:paraId="704E236E" w15:done="0"/>
  <w15:commentEx w15:paraId="3899C99F" w15:done="0"/>
  <w15:commentEx w15:paraId="768E4D8D" w15:done="0"/>
  <w15:commentEx w15:paraId="04476192" w15:done="0"/>
  <w15:commentEx w15:paraId="6DB13D24" w15:done="0"/>
  <w15:commentEx w15:paraId="439E9AD7" w15:done="0"/>
  <w15:commentEx w15:paraId="5C2428CB" w15:done="0"/>
  <w15:commentEx w15:paraId="05E583E1" w15:done="0"/>
  <w15:commentEx w15:paraId="239C0202" w15:done="0"/>
  <w15:commentEx w15:paraId="66626FFD" w15:done="0"/>
  <w15:commentEx w15:paraId="3FBDE3A4" w15:done="0"/>
  <w15:commentEx w15:paraId="6B2AF0FA" w15:done="0"/>
  <w15:commentEx w15:paraId="1C47DE95" w15:done="0"/>
  <w15:commentEx w15:paraId="049FB71D" w15:done="0"/>
  <w15:commentEx w15:paraId="2D96A214" w15:done="0"/>
  <w15:commentEx w15:paraId="0B7567AA" w15:done="0"/>
  <w15:commentEx w15:paraId="5427B6B6" w15:done="0"/>
  <w15:commentEx w15:paraId="5250E8DD" w15:paraIdParent="5427B6B6" w15:done="0"/>
  <w15:commentEx w15:paraId="131DFC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929F" w16cex:dateUtc="2023-03-22T18:43:00Z"/>
  <w16cex:commentExtensible w16cex:durableId="27C59279" w16cex:dateUtc="2023-03-22T18:43:00Z"/>
  <w16cex:commentExtensible w16cex:durableId="27C592D1" w16cex:dateUtc="2023-03-22T18:44:00Z"/>
  <w16cex:commentExtensible w16cex:durableId="27C592FD" w16cex:dateUtc="2023-03-22T18:45:00Z"/>
  <w16cex:commentExtensible w16cex:durableId="27C59362" w16cex:dateUtc="2023-03-22T18:46:00Z"/>
  <w16cex:commentExtensible w16cex:durableId="27C5938E" w16cex:dateUtc="2023-03-22T18:47:00Z"/>
  <w16cex:commentExtensible w16cex:durableId="27B1A4F3" w16cex:dateUtc="2023-03-07T16:56:00Z"/>
  <w16cex:commentExtensible w16cex:durableId="27C59435" w16cex:dateUtc="2023-03-22T18:50:00Z"/>
  <w16cex:commentExtensible w16cex:durableId="27C59464" w16cex:dateUtc="2023-03-22T18:51:00Z"/>
  <w16cex:commentExtensible w16cex:durableId="27C5954F" w16cex:dateUtc="2023-03-22T18:55:00Z"/>
  <w16cex:commentExtensible w16cex:durableId="27C59637" w16cex:dateUtc="2023-03-22T18:59:00Z"/>
  <w16cex:commentExtensible w16cex:durableId="27C59671" w16cex:dateUtc="2023-03-22T19:00:00Z"/>
  <w16cex:commentExtensible w16cex:durableId="27C1BD31" w16cex:dateUtc="2023-03-19T20:56:00Z"/>
  <w16cex:commentExtensible w16cex:durableId="27C5972A" w16cex:dateUtc="2023-03-22T19:03:00Z"/>
  <w16cex:commentExtensible w16cex:durableId="27C5976B" w16cex:dateUtc="2023-03-22T19:04:00Z"/>
  <w16cex:commentExtensible w16cex:durableId="27C5977B" w16cex:dateUtc="2023-03-22T19:04:00Z"/>
  <w16cex:commentExtensible w16cex:durableId="27C59796" w16cex:dateUtc="2023-03-22T19:04:00Z"/>
  <w16cex:commentExtensible w16cex:durableId="27C597FE" w16cex:dateUtc="2023-03-22T19:06:00Z"/>
  <w16cex:commentExtensible w16cex:durableId="27C5983E" w16cex:dateUtc="2023-03-22T19:07:00Z"/>
  <w16cex:commentExtensible w16cex:durableId="27C59872" w16cex:dateUtc="2023-03-22T19:08:00Z"/>
  <w16cex:commentExtensible w16cex:durableId="27C598D0" w16cex:dateUtc="2023-03-22T19:10:00Z"/>
  <w16cex:commentExtensible w16cex:durableId="27C5990B" w16cex:dateUtc="2023-03-22T19:11:00Z"/>
  <w16cex:commentExtensible w16cex:durableId="27C59977" w16cex:dateUtc="2023-03-22T19:12:00Z"/>
  <w16cex:commentExtensible w16cex:durableId="27C5AE49" w16cex:dateUtc="2023-03-22T20:41:00Z"/>
  <w16cex:commentExtensible w16cex:durableId="27C3111F" w16cex:dateUtc="2023-03-20T21:06:00Z"/>
  <w16cex:commentExtensible w16cex:durableId="27B9D7F1" w16cex:dateUtc="2023-03-13T21:12:00Z"/>
  <w16cex:commentExtensible w16cex:durableId="27BDA5C3" w16cex:dateUtc="2023-03-16T18:27:00Z"/>
  <w16cex:commentExtensible w16cex:durableId="27BC74B1" w16cex:dateUtc="2023-03-15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3C9B0B" w16cid:durableId="27C5929F"/>
  <w16cid:commentId w16cid:paraId="5392469E" w16cid:durableId="27C59279"/>
  <w16cid:commentId w16cid:paraId="3FB04DFD" w16cid:durableId="27C592D1"/>
  <w16cid:commentId w16cid:paraId="4CDC8798" w16cid:durableId="27C592FD"/>
  <w16cid:commentId w16cid:paraId="19FF8EC0" w16cid:durableId="27C59362"/>
  <w16cid:commentId w16cid:paraId="72C9FDC5" w16cid:durableId="27C5938E"/>
  <w16cid:commentId w16cid:paraId="4F67D566" w16cid:durableId="27B1A4F3"/>
  <w16cid:commentId w16cid:paraId="4AAA7F28" w16cid:durableId="27C59435"/>
  <w16cid:commentId w16cid:paraId="60A316A6" w16cid:durableId="27C59464"/>
  <w16cid:commentId w16cid:paraId="704E236E" w16cid:durableId="27C5954F"/>
  <w16cid:commentId w16cid:paraId="3899C99F" w16cid:durableId="27C59637"/>
  <w16cid:commentId w16cid:paraId="768E4D8D" w16cid:durableId="27C59671"/>
  <w16cid:commentId w16cid:paraId="04476192" w16cid:durableId="27C1BD31"/>
  <w16cid:commentId w16cid:paraId="6DB13D24" w16cid:durableId="27C5972A"/>
  <w16cid:commentId w16cid:paraId="439E9AD7" w16cid:durableId="27C5976B"/>
  <w16cid:commentId w16cid:paraId="5C2428CB" w16cid:durableId="27C5977B"/>
  <w16cid:commentId w16cid:paraId="05E583E1" w16cid:durableId="27C59796"/>
  <w16cid:commentId w16cid:paraId="239C0202" w16cid:durableId="27C597FE"/>
  <w16cid:commentId w16cid:paraId="66626FFD" w16cid:durableId="27C5983E"/>
  <w16cid:commentId w16cid:paraId="3FBDE3A4" w16cid:durableId="27C59872"/>
  <w16cid:commentId w16cid:paraId="6B2AF0FA" w16cid:durableId="27C598D0"/>
  <w16cid:commentId w16cid:paraId="1C47DE95" w16cid:durableId="27C5990B"/>
  <w16cid:commentId w16cid:paraId="049FB71D" w16cid:durableId="27C59977"/>
  <w16cid:commentId w16cid:paraId="2D96A214" w16cid:durableId="27C5AE49"/>
  <w16cid:commentId w16cid:paraId="0B7567AA" w16cid:durableId="27C3111F"/>
  <w16cid:commentId w16cid:paraId="5427B6B6" w16cid:durableId="27B9D7F1"/>
  <w16cid:commentId w16cid:paraId="5250E8DD" w16cid:durableId="27BDA5C3"/>
  <w16cid:commentId w16cid:paraId="131DFC59" w16cid:durableId="27BC74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DF21E" w14:textId="77777777" w:rsidR="007C183A" w:rsidRDefault="007C183A" w:rsidP="00470C84">
      <w:r>
        <w:separator/>
      </w:r>
    </w:p>
  </w:endnote>
  <w:endnote w:type="continuationSeparator" w:id="0">
    <w:p w14:paraId="4D235AB2" w14:textId="77777777" w:rsidR="007C183A" w:rsidRDefault="007C183A"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F42AFC" w14:textId="77777777" w:rsidR="007C183A" w:rsidRDefault="007C183A" w:rsidP="00470C84">
      <w:r>
        <w:separator/>
      </w:r>
    </w:p>
  </w:footnote>
  <w:footnote w:type="continuationSeparator" w:id="0">
    <w:p w14:paraId="50D47E09" w14:textId="77777777" w:rsidR="007C183A" w:rsidRDefault="007C183A"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3"/>
  </w:num>
  <w:num w:numId="2" w16cid:durableId="354385562">
    <w:abstractNumId w:val="1"/>
  </w:num>
  <w:num w:numId="3" w16cid:durableId="1333724047">
    <w:abstractNumId w:val="0"/>
  </w:num>
  <w:num w:numId="4" w16cid:durableId="17675809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Kimmelman, Dr.">
    <w15:presenceInfo w15:providerId="AD" w15:userId="S::jonathan.kimmelman@mcgill.ca::2b57e74c-a4cb-4848-89cd-027a9b745e1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201B1"/>
    <w:rsid w:val="00021B8E"/>
    <w:rsid w:val="00021E6A"/>
    <w:rsid w:val="0002292C"/>
    <w:rsid w:val="00030B25"/>
    <w:rsid w:val="00034FFB"/>
    <w:rsid w:val="00074693"/>
    <w:rsid w:val="000863E0"/>
    <w:rsid w:val="000872AD"/>
    <w:rsid w:val="00092D70"/>
    <w:rsid w:val="000A5C0C"/>
    <w:rsid w:val="000B4596"/>
    <w:rsid w:val="000B69E2"/>
    <w:rsid w:val="000D1EDB"/>
    <w:rsid w:val="000D211A"/>
    <w:rsid w:val="00101F5B"/>
    <w:rsid w:val="001034AE"/>
    <w:rsid w:val="00115CD2"/>
    <w:rsid w:val="001160F0"/>
    <w:rsid w:val="001347DF"/>
    <w:rsid w:val="00142E9D"/>
    <w:rsid w:val="00172F1C"/>
    <w:rsid w:val="00176677"/>
    <w:rsid w:val="00192BAA"/>
    <w:rsid w:val="001C7502"/>
    <w:rsid w:val="001D0F52"/>
    <w:rsid w:val="001D7BBF"/>
    <w:rsid w:val="001F1D0C"/>
    <w:rsid w:val="00206433"/>
    <w:rsid w:val="002272C3"/>
    <w:rsid w:val="002275AE"/>
    <w:rsid w:val="00230AA4"/>
    <w:rsid w:val="0024200E"/>
    <w:rsid w:val="00244616"/>
    <w:rsid w:val="00246555"/>
    <w:rsid w:val="002538CE"/>
    <w:rsid w:val="002569FC"/>
    <w:rsid w:val="002579E1"/>
    <w:rsid w:val="00265EAC"/>
    <w:rsid w:val="00266B3D"/>
    <w:rsid w:val="0027224C"/>
    <w:rsid w:val="00286C5E"/>
    <w:rsid w:val="00295308"/>
    <w:rsid w:val="00295890"/>
    <w:rsid w:val="002A2863"/>
    <w:rsid w:val="002C3CB2"/>
    <w:rsid w:val="002C657B"/>
    <w:rsid w:val="002E3FA9"/>
    <w:rsid w:val="002F18B4"/>
    <w:rsid w:val="002F3811"/>
    <w:rsid w:val="0030711B"/>
    <w:rsid w:val="003247A1"/>
    <w:rsid w:val="00326571"/>
    <w:rsid w:val="003422EC"/>
    <w:rsid w:val="0035379F"/>
    <w:rsid w:val="00354B73"/>
    <w:rsid w:val="00376E00"/>
    <w:rsid w:val="0038415B"/>
    <w:rsid w:val="00387D11"/>
    <w:rsid w:val="0039689F"/>
    <w:rsid w:val="003A71BA"/>
    <w:rsid w:val="003B1A63"/>
    <w:rsid w:val="003C2917"/>
    <w:rsid w:val="003D604A"/>
    <w:rsid w:val="003E076D"/>
    <w:rsid w:val="003E6F03"/>
    <w:rsid w:val="003F0D2A"/>
    <w:rsid w:val="003F399A"/>
    <w:rsid w:val="003F7E8D"/>
    <w:rsid w:val="00413778"/>
    <w:rsid w:val="004163D2"/>
    <w:rsid w:val="00417583"/>
    <w:rsid w:val="00431E87"/>
    <w:rsid w:val="00444FCF"/>
    <w:rsid w:val="0046642A"/>
    <w:rsid w:val="00470C84"/>
    <w:rsid w:val="00471092"/>
    <w:rsid w:val="00474B15"/>
    <w:rsid w:val="00481A25"/>
    <w:rsid w:val="004A4072"/>
    <w:rsid w:val="004B1EED"/>
    <w:rsid w:val="004B4E05"/>
    <w:rsid w:val="004B5285"/>
    <w:rsid w:val="004D338D"/>
    <w:rsid w:val="004D400A"/>
    <w:rsid w:val="004D70CF"/>
    <w:rsid w:val="004F2A91"/>
    <w:rsid w:val="004F7A61"/>
    <w:rsid w:val="00502573"/>
    <w:rsid w:val="0051353A"/>
    <w:rsid w:val="00520EED"/>
    <w:rsid w:val="00527D5E"/>
    <w:rsid w:val="00531D2C"/>
    <w:rsid w:val="005376B8"/>
    <w:rsid w:val="00570BFF"/>
    <w:rsid w:val="00581A68"/>
    <w:rsid w:val="00582832"/>
    <w:rsid w:val="005846DE"/>
    <w:rsid w:val="00585A05"/>
    <w:rsid w:val="00595C9B"/>
    <w:rsid w:val="005B7CA6"/>
    <w:rsid w:val="005D1785"/>
    <w:rsid w:val="005D53BE"/>
    <w:rsid w:val="005D5BF3"/>
    <w:rsid w:val="005E7294"/>
    <w:rsid w:val="005F08EE"/>
    <w:rsid w:val="0060759E"/>
    <w:rsid w:val="00612E9B"/>
    <w:rsid w:val="00623456"/>
    <w:rsid w:val="00636053"/>
    <w:rsid w:val="006361CE"/>
    <w:rsid w:val="00655767"/>
    <w:rsid w:val="00665CDA"/>
    <w:rsid w:val="00667B4D"/>
    <w:rsid w:val="006A2635"/>
    <w:rsid w:val="006A3B35"/>
    <w:rsid w:val="006A6A2D"/>
    <w:rsid w:val="006C340D"/>
    <w:rsid w:val="006E7C00"/>
    <w:rsid w:val="006F7F01"/>
    <w:rsid w:val="00700FAB"/>
    <w:rsid w:val="00712700"/>
    <w:rsid w:val="00735561"/>
    <w:rsid w:val="00745613"/>
    <w:rsid w:val="00753948"/>
    <w:rsid w:val="00756DA9"/>
    <w:rsid w:val="0077148A"/>
    <w:rsid w:val="00777990"/>
    <w:rsid w:val="007875E1"/>
    <w:rsid w:val="007A16E2"/>
    <w:rsid w:val="007C183A"/>
    <w:rsid w:val="007D4CBE"/>
    <w:rsid w:val="007E1AA4"/>
    <w:rsid w:val="007F327C"/>
    <w:rsid w:val="007F3B18"/>
    <w:rsid w:val="00801A78"/>
    <w:rsid w:val="00812702"/>
    <w:rsid w:val="008327F5"/>
    <w:rsid w:val="00832B09"/>
    <w:rsid w:val="008349AC"/>
    <w:rsid w:val="00837FFB"/>
    <w:rsid w:val="00843EB1"/>
    <w:rsid w:val="00850A89"/>
    <w:rsid w:val="008614BA"/>
    <w:rsid w:val="00864F43"/>
    <w:rsid w:val="00873C8C"/>
    <w:rsid w:val="00881D3C"/>
    <w:rsid w:val="0089503B"/>
    <w:rsid w:val="008964CF"/>
    <w:rsid w:val="008B3787"/>
    <w:rsid w:val="008B5D00"/>
    <w:rsid w:val="008B7857"/>
    <w:rsid w:val="008C6BDD"/>
    <w:rsid w:val="008D1162"/>
    <w:rsid w:val="008E3165"/>
    <w:rsid w:val="008F12B8"/>
    <w:rsid w:val="00901D9F"/>
    <w:rsid w:val="009054A2"/>
    <w:rsid w:val="00912B16"/>
    <w:rsid w:val="00915521"/>
    <w:rsid w:val="00927ED9"/>
    <w:rsid w:val="009350C0"/>
    <w:rsid w:val="00947AF5"/>
    <w:rsid w:val="00950145"/>
    <w:rsid w:val="0097021A"/>
    <w:rsid w:val="00970B2C"/>
    <w:rsid w:val="00992C02"/>
    <w:rsid w:val="009A5F41"/>
    <w:rsid w:val="009B05B8"/>
    <w:rsid w:val="009B6C2F"/>
    <w:rsid w:val="009D5A37"/>
    <w:rsid w:val="009D5D8F"/>
    <w:rsid w:val="009E02A5"/>
    <w:rsid w:val="009F0618"/>
    <w:rsid w:val="009F39E9"/>
    <w:rsid w:val="00A05916"/>
    <w:rsid w:val="00A21A79"/>
    <w:rsid w:val="00A22983"/>
    <w:rsid w:val="00A32571"/>
    <w:rsid w:val="00A32976"/>
    <w:rsid w:val="00A36923"/>
    <w:rsid w:val="00A43A2C"/>
    <w:rsid w:val="00A63B60"/>
    <w:rsid w:val="00A70259"/>
    <w:rsid w:val="00A82659"/>
    <w:rsid w:val="00A841BF"/>
    <w:rsid w:val="00A84EA4"/>
    <w:rsid w:val="00A906A5"/>
    <w:rsid w:val="00A93246"/>
    <w:rsid w:val="00AB7DD4"/>
    <w:rsid w:val="00AC0276"/>
    <w:rsid w:val="00AF0FE1"/>
    <w:rsid w:val="00B07780"/>
    <w:rsid w:val="00B17802"/>
    <w:rsid w:val="00B201B6"/>
    <w:rsid w:val="00B22DBD"/>
    <w:rsid w:val="00B36681"/>
    <w:rsid w:val="00B368BF"/>
    <w:rsid w:val="00B37DA0"/>
    <w:rsid w:val="00B56092"/>
    <w:rsid w:val="00B62337"/>
    <w:rsid w:val="00B96919"/>
    <w:rsid w:val="00BA3566"/>
    <w:rsid w:val="00BC1081"/>
    <w:rsid w:val="00BE73F0"/>
    <w:rsid w:val="00BF66C9"/>
    <w:rsid w:val="00C115FF"/>
    <w:rsid w:val="00C34F9B"/>
    <w:rsid w:val="00C45ACD"/>
    <w:rsid w:val="00C54C36"/>
    <w:rsid w:val="00C63FEF"/>
    <w:rsid w:val="00C72332"/>
    <w:rsid w:val="00C94E82"/>
    <w:rsid w:val="00C961B4"/>
    <w:rsid w:val="00CA08D3"/>
    <w:rsid w:val="00CA0D2A"/>
    <w:rsid w:val="00CA6872"/>
    <w:rsid w:val="00CB44EA"/>
    <w:rsid w:val="00CC5BC2"/>
    <w:rsid w:val="00CD00E6"/>
    <w:rsid w:val="00CF0805"/>
    <w:rsid w:val="00CF3F07"/>
    <w:rsid w:val="00CF52D4"/>
    <w:rsid w:val="00D021E9"/>
    <w:rsid w:val="00D063DE"/>
    <w:rsid w:val="00D10A28"/>
    <w:rsid w:val="00D124A8"/>
    <w:rsid w:val="00D45110"/>
    <w:rsid w:val="00D539AF"/>
    <w:rsid w:val="00D6398B"/>
    <w:rsid w:val="00D845EA"/>
    <w:rsid w:val="00DA7AA3"/>
    <w:rsid w:val="00DA7E9F"/>
    <w:rsid w:val="00DB4CAC"/>
    <w:rsid w:val="00DB5588"/>
    <w:rsid w:val="00DB6FFE"/>
    <w:rsid w:val="00DE5229"/>
    <w:rsid w:val="00DF5BFE"/>
    <w:rsid w:val="00E01124"/>
    <w:rsid w:val="00E15F41"/>
    <w:rsid w:val="00E24295"/>
    <w:rsid w:val="00E25405"/>
    <w:rsid w:val="00E5528C"/>
    <w:rsid w:val="00EB5636"/>
    <w:rsid w:val="00EB76DB"/>
    <w:rsid w:val="00EC55ED"/>
    <w:rsid w:val="00ED4AE0"/>
    <w:rsid w:val="00EE6D3D"/>
    <w:rsid w:val="00EF64FA"/>
    <w:rsid w:val="00F203AB"/>
    <w:rsid w:val="00F324BA"/>
    <w:rsid w:val="00F40E11"/>
    <w:rsid w:val="00F556A6"/>
    <w:rsid w:val="00F700AE"/>
    <w:rsid w:val="00FA0194"/>
    <w:rsid w:val="00FA79F1"/>
    <w:rsid w:val="00FC0AAC"/>
    <w:rsid w:val="00FC743E"/>
    <w:rsid w:val="00FE2E71"/>
    <w:rsid w:val="00FE7005"/>
    <w:rsid w:val="00FE7D27"/>
    <w:rsid w:val="00FF716F"/>
    <w:rsid w:val="00FF7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 w:type="paragraph" w:styleId="Revision">
    <w:name w:val="Revision"/>
    <w:hidden/>
    <w:uiPriority w:val="99"/>
    <w:semiHidden/>
    <w:rsid w:val="00230AA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47579</Words>
  <Characters>271202</Characters>
  <Application>Microsoft Office Word</Application>
  <DocSecurity>0</DocSecurity>
  <Lines>2260</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2</cp:revision>
  <dcterms:created xsi:type="dcterms:W3CDTF">2023-03-22T20:49:00Z</dcterms:created>
  <dcterms:modified xsi:type="dcterms:W3CDTF">2023-03-22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mJHm8wh"/&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